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6856D" w14:textId="2D9EF86C" w:rsidR="00573C21" w:rsidRPr="000511AB" w:rsidRDefault="00C118A3" w:rsidP="00C118A3">
      <w:pPr>
        <w:jc w:val="center"/>
        <w:rPr>
          <w:rFonts w:cs="Times New Roman"/>
          <w:szCs w:val="24"/>
        </w:rPr>
      </w:pPr>
      <w:commentRangeStart w:id="0"/>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544175"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para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544175"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commentRangeStart w:id="2"/>
            <w:commentRangeEnd w:id="2"/>
            <w:r w:rsidRPr="00DA4501">
              <w:rPr>
                <w:rStyle w:val="Refdecomentario"/>
                <w:rFonts w:cs="Times New Roman"/>
                <w:sz w:val="24"/>
                <w:szCs w:val="24"/>
              </w:rPr>
              <w:commentReference w:id="2"/>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commentRangeStart w:id="3"/>
            <w:commentRangeEnd w:id="3"/>
            <w:r w:rsidRPr="00DA4501">
              <w:rPr>
                <w:rStyle w:val="Refdecomentario"/>
                <w:rFonts w:cs="Times New Roman"/>
                <w:sz w:val="24"/>
                <w:szCs w:val="24"/>
              </w:rPr>
              <w:commentReference w:id="3"/>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3"/>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4"/>
      <w:r w:rsidRPr="00DA4501">
        <w:rPr>
          <w:rFonts w:cs="Times New Roman"/>
          <w:b/>
          <w:szCs w:val="24"/>
        </w:rPr>
        <w:t>22 de marzo de 2017</w:t>
      </w:r>
      <w:commentRangeEnd w:id="4"/>
      <w:r w:rsidRPr="00DA4501">
        <w:rPr>
          <w:rStyle w:val="Refdecomentario"/>
          <w:rFonts w:cs="Times New Roman"/>
          <w:sz w:val="24"/>
          <w:szCs w:val="24"/>
        </w:rPr>
        <w:commentReference w:id="4"/>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5"/>
      <w:r w:rsidRPr="00A0794E">
        <w:rPr>
          <w:rFonts w:cs="Times New Roman"/>
          <w:b/>
          <w:szCs w:val="24"/>
        </w:rPr>
        <w:lastRenderedPageBreak/>
        <w:t>Dedicatoria</w:t>
      </w:r>
      <w:commentRangeEnd w:id="5"/>
      <w:r w:rsidR="00A75437">
        <w:rPr>
          <w:rStyle w:val="Refdecomentario"/>
        </w:rPr>
        <w:commentReference w:id="5"/>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6"/>
      <w:r w:rsidRPr="00A0794E">
        <w:rPr>
          <w:rFonts w:cs="Times New Roman"/>
          <w:b/>
          <w:szCs w:val="24"/>
        </w:rPr>
        <w:t>Agradecimientos</w:t>
      </w:r>
      <w:commentRangeEnd w:id="6"/>
      <w:r w:rsidR="00A75437">
        <w:rPr>
          <w:rStyle w:val="Refdecomentario"/>
        </w:rPr>
        <w:commentReference w:id="6"/>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7"/>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7"/>
      <w:r w:rsidR="0065103A">
        <w:rPr>
          <w:rStyle w:val="Refdecomentario"/>
        </w:rPr>
        <w:commentReference w:id="7"/>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8"/>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8"/>
      <w:r w:rsidRPr="00EB62FB">
        <w:rPr>
          <w:rStyle w:val="Refdecomentario"/>
          <w:b/>
        </w:rPr>
        <w:commentReference w:id="8"/>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9"/>
      <w:r w:rsidRPr="00EB751D">
        <w:rPr>
          <w:rFonts w:cs="Times New Roman"/>
          <w:szCs w:val="24"/>
        </w:rPr>
        <w:t>T</w:t>
      </w:r>
      <w:commentRangeEnd w:id="9"/>
      <w:r>
        <w:rPr>
          <w:rStyle w:val="Refdecomentario"/>
        </w:rPr>
        <w:commentReference w:id="9"/>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0"/>
      <w:r w:rsidRPr="00EB62FB">
        <w:rPr>
          <w:rFonts w:cs="Times New Roman"/>
          <w:b/>
          <w:szCs w:val="24"/>
        </w:rPr>
        <w:t>L</w:t>
      </w:r>
      <w:commentRangeEnd w:id="10"/>
      <w:r w:rsidR="00671FB5">
        <w:rPr>
          <w:rStyle w:val="Refdecomentario"/>
        </w:rPr>
        <w:commentReference w:id="10"/>
      </w:r>
      <w:r w:rsidRPr="00EB62FB">
        <w:rPr>
          <w:rFonts w:cs="Times New Roman"/>
          <w:b/>
          <w:szCs w:val="24"/>
        </w:rPr>
        <w:t xml:space="preserve">ista de </w:t>
      </w:r>
      <w:r w:rsidR="00892860">
        <w:rPr>
          <w:rFonts w:cs="Times New Roman"/>
          <w:b/>
          <w:szCs w:val="24"/>
        </w:rPr>
        <w:t>f</w:t>
      </w:r>
      <w:commentRangeStart w:id="11"/>
      <w:r w:rsidRPr="00EB62FB">
        <w:rPr>
          <w:rFonts w:cs="Times New Roman"/>
          <w:b/>
          <w:szCs w:val="24"/>
        </w:rPr>
        <w:t>iguras</w:t>
      </w:r>
      <w:commentRangeEnd w:id="11"/>
      <w:r w:rsidR="006C5501">
        <w:rPr>
          <w:rStyle w:val="Refdecomentario"/>
        </w:rPr>
        <w:commentReference w:id="11"/>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2"/>
      <w:r>
        <w:rPr>
          <w:rFonts w:cs="Times New Roman"/>
          <w:szCs w:val="24"/>
        </w:rPr>
        <w:t>F</w:t>
      </w:r>
      <w:commentRangeEnd w:id="12"/>
      <w:r>
        <w:rPr>
          <w:rStyle w:val="Refdecomentario"/>
        </w:rPr>
        <w:commentReference w:id="12"/>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Centro Cultural Jairo Panesso Tascón…………………</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3"/>
      <w:r>
        <w:rPr>
          <w:rFonts w:cs="Times New Roman"/>
          <w:szCs w:val="24"/>
        </w:rPr>
        <w:t xml:space="preserve"> </w:t>
      </w:r>
      <w:commentRangeEnd w:id="13"/>
      <w:r>
        <w:rPr>
          <w:rStyle w:val="Refdecomentario"/>
        </w:rPr>
        <w:commentReference w:id="13"/>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4"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5"/>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5"/>
      <w:r w:rsidRPr="00E41C47">
        <w:rPr>
          <w:b/>
        </w:rPr>
        <w:lastRenderedPageBreak/>
        <w:t>R</w:t>
      </w:r>
      <w:commentRangeEnd w:id="15"/>
      <w:r w:rsidR="00E02F9F">
        <w:rPr>
          <w:rStyle w:val="Refdecomentario"/>
        </w:rPr>
        <w:commentReference w:id="15"/>
      </w:r>
      <w:r w:rsidRPr="00E41C47">
        <w:rPr>
          <w:b/>
        </w:rPr>
        <w:t>esumen</w:t>
      </w:r>
      <w:bookmarkEnd w:id="14"/>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6"/>
      <w:r w:rsidRPr="001A7198">
        <w:rPr>
          <w:b/>
          <w:color w:val="0070C0"/>
          <w:szCs w:val="24"/>
        </w:rPr>
        <w:t>P</w:t>
      </w:r>
      <w:commentRangeEnd w:id="16"/>
      <w:r w:rsidR="002557AD" w:rsidRPr="001A7198">
        <w:rPr>
          <w:rStyle w:val="Refdecomentario"/>
          <w:color w:val="0070C0"/>
        </w:rPr>
        <w:commentReference w:id="16"/>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7"/>
      <w:r w:rsidRPr="00FB1F1D">
        <w:rPr>
          <w:b/>
          <w:szCs w:val="24"/>
        </w:rPr>
        <w:t>Abstract</w:t>
      </w:r>
      <w:commentRangeEnd w:id="17"/>
      <w:r>
        <w:rPr>
          <w:rStyle w:val="Refdecomentario"/>
        </w:rPr>
        <w:commentReference w:id="17"/>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El abstract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8"/>
      <w:r w:rsidRPr="001A7198">
        <w:rPr>
          <w:b/>
          <w:color w:val="0070C0"/>
          <w:szCs w:val="24"/>
          <w:lang w:val="en-US"/>
        </w:rPr>
        <w:t>K</w:t>
      </w:r>
      <w:commentRangeEnd w:id="18"/>
      <w:r w:rsidR="002557AD" w:rsidRPr="001A7198">
        <w:rPr>
          <w:rStyle w:val="Refdecomentario"/>
          <w:color w:val="0070C0"/>
        </w:rPr>
        <w:commentReference w:id="18"/>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9" w:name="_Toc437858002"/>
      <w:bookmarkStart w:id="20" w:name="_Toc437858423"/>
      <w:bookmarkStart w:id="21"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2"/>
      <w:r w:rsidRPr="00285913">
        <w:rPr>
          <w:b/>
        </w:rPr>
        <w:t>n</w:t>
      </w:r>
      <w:bookmarkEnd w:id="19"/>
      <w:bookmarkEnd w:id="20"/>
      <w:bookmarkEnd w:id="21"/>
      <w:commentRangeEnd w:id="22"/>
      <w:r w:rsidR="00E02F9F">
        <w:rPr>
          <w:rStyle w:val="Refdecomentario"/>
        </w:rPr>
        <w:commentReference w:id="22"/>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3"/>
      <w:r w:rsidRPr="006C1D97">
        <w:rPr>
          <w:color w:val="0070C0"/>
          <w:szCs w:val="24"/>
        </w:rPr>
        <w:t>En</w:t>
      </w:r>
      <w:commentRangeEnd w:id="23"/>
      <w:r w:rsidR="00C63A60" w:rsidRPr="006C1D97">
        <w:rPr>
          <w:rStyle w:val="Refdecomentario"/>
          <w:color w:val="0070C0"/>
        </w:rPr>
        <w:commentReference w:id="23"/>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4"/>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4"/>
      <w:r w:rsidR="00670427" w:rsidRPr="006C1D97">
        <w:rPr>
          <w:rStyle w:val="Refdecomentario"/>
          <w:color w:val="0070C0"/>
        </w:rPr>
        <w:commentReference w:id="24"/>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5"/>
      <w:r w:rsidR="003D1806" w:rsidRPr="006C1D97">
        <w:rPr>
          <w:rStyle w:val="Refdenotaalpie"/>
          <w:color w:val="0070C0"/>
          <w:szCs w:val="24"/>
        </w:rPr>
        <w:footnoteReference w:id="1"/>
      </w:r>
      <w:commentRangeEnd w:id="25"/>
      <w:r w:rsidR="003D1806" w:rsidRPr="006C1D97">
        <w:rPr>
          <w:rStyle w:val="Refdecomentario"/>
          <w:color w:val="0070C0"/>
        </w:rPr>
        <w:commentReference w:id="25"/>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MAkAIAAJQ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" fillcolor="white [3201]" stroked="f" strokeweight=".5pt">
                <v:textbo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" fillcolor="white [3201]" stroked="f" strokeweight=".5pt">
                <v:textbo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6" w:name="_Toc440985126"/>
      <w:commentRangeStart w:id="27"/>
      <w:r w:rsidRPr="00285913">
        <w:rPr>
          <w:b/>
        </w:rPr>
        <w:lastRenderedPageBreak/>
        <w:t>1</w:t>
      </w:r>
      <w:commentRangeEnd w:id="27"/>
      <w:r w:rsidR="00614436">
        <w:rPr>
          <w:rStyle w:val="Refdecomentario"/>
        </w:rPr>
        <w:commentReference w:id="27"/>
      </w:r>
      <w:r w:rsidRPr="00285913">
        <w:rPr>
          <w:b/>
        </w:rPr>
        <w:t xml:space="preserve"> </w:t>
      </w:r>
      <w:r w:rsidR="00115036" w:rsidRPr="00285913">
        <w:rPr>
          <w:b/>
        </w:rPr>
        <w:t xml:space="preserve">Planteamiento del </w:t>
      </w:r>
      <w:r w:rsidR="0023515A">
        <w:rPr>
          <w:b/>
        </w:rPr>
        <w:t>p</w:t>
      </w:r>
      <w:r w:rsidR="00115036" w:rsidRPr="00285913">
        <w:rPr>
          <w:b/>
        </w:rPr>
        <w:t>roblema</w:t>
      </w:r>
      <w:bookmarkEnd w:id="26"/>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3A411A52" w14:textId="5ED7E469" w:rsidR="00231903" w:rsidRDefault="00231903" w:rsidP="00231903">
      <w:pPr>
        <w:pStyle w:val="NormalWeb"/>
        <w:spacing w:before="0" w:beforeAutospacing="0" w:after="0" w:afterAutospacing="0"/>
        <w:ind w:firstLine="720"/>
        <w:jc w:val="both"/>
        <w:rPr>
          <w:color w:val="000000"/>
        </w:rPr>
      </w:pPr>
      <w:r w:rsidRPr="00231903">
        <w:rPr>
          <w:color w:val="000000"/>
        </w:rPr>
        <w:t xml:space="preserve">El Sistema de Gestión de Seguridad y Salud en el Trabajo </w:t>
      </w:r>
      <w:r w:rsidRPr="00231903">
        <w:rPr>
          <w:b/>
          <w:bCs/>
          <w:color w:val="000000"/>
        </w:rPr>
        <w:t>SG-SST</w:t>
      </w:r>
      <w:r w:rsidRPr="00231903">
        <w:rPr>
          <w:color w:val="000000"/>
        </w:rPr>
        <w:t xml:space="preserve"> abarca una disciplina que trata de prevenir las lesiones y las enfermedades causadas por las condiciones de trabajo, además de la protección y promoción de la salud de los empleados. Tiene el objetivo de mejorar las condiciones laborales y el ambiente en el trabajo, además de la salud en el trabajo, que conlleva la promoción del mantenimiento del bienestar físico, mental y social de los empleados.</w:t>
      </w:r>
    </w:p>
    <w:p w14:paraId="1B627F57" w14:textId="77777777" w:rsidR="00231903" w:rsidRPr="00231903" w:rsidRDefault="00231903" w:rsidP="00231903">
      <w:pPr>
        <w:pStyle w:val="NormalWeb"/>
        <w:spacing w:before="0" w:beforeAutospacing="0" w:after="0" w:afterAutospacing="0"/>
        <w:ind w:firstLine="720"/>
        <w:jc w:val="both"/>
      </w:pPr>
    </w:p>
    <w:p w14:paraId="6E9B8331" w14:textId="77777777" w:rsidR="00231903" w:rsidRPr="00231903" w:rsidRDefault="00231903" w:rsidP="00231903">
      <w:pPr>
        <w:spacing w:line="240" w:lineRule="auto"/>
        <w:ind w:firstLine="720"/>
        <w:rPr>
          <w:rFonts w:eastAsia="Times New Roman" w:cs="Times New Roman"/>
          <w:szCs w:val="24"/>
          <w:lang w:eastAsia="es-CO"/>
        </w:rPr>
      </w:pPr>
      <w:r w:rsidRPr="00231903">
        <w:rPr>
          <w:rFonts w:eastAsia="Times New Roman" w:cs="Times New Roman"/>
          <w:color w:val="000000"/>
          <w:szCs w:val="24"/>
          <w:lang w:eastAsia="es-CO"/>
        </w:rPr>
        <w:t xml:space="preserve">Consiste en realizar un desarrollo de un proceso lógico y por etapas, se basa en la mejora continua, con el fin de anticipar, reconocer, evaluar y controlar todos los riesgos que puedan afectar a la seguridad y la salud en el trabajo. El </w:t>
      </w:r>
      <w:r w:rsidRPr="00231903">
        <w:rPr>
          <w:rFonts w:eastAsia="Times New Roman" w:cs="Times New Roman"/>
          <w:b/>
          <w:bCs/>
          <w:color w:val="000000"/>
          <w:szCs w:val="24"/>
          <w:lang w:eastAsia="es-CO"/>
        </w:rPr>
        <w:t xml:space="preserve">SG-SST </w:t>
      </w:r>
      <w:r w:rsidRPr="00231903">
        <w:rPr>
          <w:rFonts w:eastAsia="Times New Roman" w:cs="Times New Roman"/>
          <w:color w:val="000000"/>
          <w:szCs w:val="24"/>
          <w:lang w:eastAsia="es-CO"/>
        </w:rPr>
        <w:t xml:space="preserve">debe ser liderado e implementado por el jefe, con la participación de todos los empleados, garantizando la aplicación de las medidas de seguridad y salud en el trabajo, el mejoramiento del comportamiento de los empleados, las condiciones y el medio ambiente laboral, y el control eficaz de los peligros y riesgos en el lugar de trabajo.Siendo un sistema de gestión, sus principios deben estar enfocados al ciclo </w:t>
      </w:r>
      <w:r w:rsidRPr="00231903">
        <w:rPr>
          <w:rFonts w:eastAsia="Times New Roman" w:cs="Times New Roman"/>
          <w:b/>
          <w:bCs/>
          <w:color w:val="000000"/>
          <w:szCs w:val="24"/>
          <w:lang w:eastAsia="es-CO"/>
        </w:rPr>
        <w:t>PHVA</w:t>
      </w:r>
      <w:r w:rsidRPr="00231903">
        <w:rPr>
          <w:rFonts w:eastAsia="Times New Roman" w:cs="Times New Roman"/>
          <w:color w:val="000000"/>
          <w:szCs w:val="24"/>
          <w:lang w:eastAsia="es-CO"/>
        </w:rPr>
        <w:t xml:space="preserve"> (planificar, hacer, verificar y actuar).</w:t>
      </w:r>
    </w:p>
    <w:p w14:paraId="5F04F2F9" w14:textId="77777777"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Planificar</w:t>
      </w:r>
      <w:r w:rsidRPr="00231903">
        <w:rPr>
          <w:rFonts w:eastAsia="Times New Roman" w:cs="Times New Roman"/>
          <w:color w:val="000000"/>
          <w:szCs w:val="24"/>
          <w:lang w:eastAsia="es-CO"/>
        </w:rPr>
        <w:t>: se debe planificar de forma que se mejore la seguridad y la salud de los empleados, se deberán localizar las cosas que se realizan mal o se pueden mejorar y determinando ideas para solucionar estos problemas.</w:t>
      </w:r>
    </w:p>
    <w:p w14:paraId="5BEA242E" w14:textId="77777777"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Hacer</w:t>
      </w:r>
      <w:r w:rsidRPr="00231903">
        <w:rPr>
          <w:rFonts w:eastAsia="Times New Roman" w:cs="Times New Roman"/>
          <w:color w:val="000000"/>
          <w:szCs w:val="24"/>
          <w:lang w:eastAsia="es-CO"/>
        </w:rPr>
        <w:t>: se deberán implementar las medidas planificadas.</w:t>
      </w:r>
    </w:p>
    <w:p w14:paraId="407ADDDD" w14:textId="77777777"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Verificar</w:t>
      </w:r>
      <w:r w:rsidRPr="00231903">
        <w:rPr>
          <w:rFonts w:eastAsia="Times New Roman" w:cs="Times New Roman"/>
          <w:color w:val="000000"/>
          <w:szCs w:val="24"/>
          <w:lang w:eastAsia="es-CO"/>
        </w:rPr>
        <w:t>: se deberá realizar una revisión de los procedimientos y acciones implantadas para conseguir los resultados deseados.</w:t>
      </w:r>
    </w:p>
    <w:p w14:paraId="449E495E" w14:textId="77777777"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Actuar</w:t>
      </w:r>
      <w:r w:rsidRPr="00231903">
        <w:rPr>
          <w:rFonts w:eastAsia="Times New Roman" w:cs="Times New Roman"/>
          <w:color w:val="000000"/>
          <w:szCs w:val="24"/>
          <w:lang w:eastAsia="es-CO"/>
        </w:rPr>
        <w:t>: se deberán realizar las acciones de mejora para obtener los mayores beneficios en la seguridad y la salud de los empleados.</w:t>
      </w:r>
    </w:p>
    <w:p w14:paraId="07716C13" w14:textId="77777777" w:rsidR="00231903" w:rsidRPr="00231903" w:rsidRDefault="00231903" w:rsidP="00231903">
      <w:pPr>
        <w:spacing w:line="240" w:lineRule="auto"/>
        <w:jc w:val="left"/>
        <w:rPr>
          <w:rFonts w:eastAsia="Times New Roman" w:cs="Times New Roman"/>
          <w:szCs w:val="24"/>
          <w:lang w:eastAsia="es-CO"/>
        </w:rPr>
      </w:pPr>
    </w:p>
    <w:p w14:paraId="254BCEF9" w14:textId="77777777" w:rsidR="00231903" w:rsidRPr="00231903" w:rsidRDefault="00231903" w:rsidP="00231903">
      <w:pPr>
        <w:spacing w:line="240" w:lineRule="auto"/>
        <w:ind w:firstLine="720"/>
        <w:rPr>
          <w:rFonts w:eastAsia="Times New Roman" w:cs="Times New Roman"/>
          <w:szCs w:val="24"/>
          <w:lang w:eastAsia="es-CO"/>
        </w:rPr>
      </w:pPr>
      <w:r w:rsidRPr="00231903">
        <w:rPr>
          <w:rFonts w:eastAsia="Times New Roman" w:cs="Times New Roman"/>
          <w:color w:val="000000"/>
          <w:szCs w:val="24"/>
          <w:lang w:eastAsia="es-CO"/>
        </w:rPr>
        <w:t xml:space="preserve">El </w:t>
      </w:r>
      <w:r w:rsidRPr="00231903">
        <w:rPr>
          <w:rFonts w:eastAsia="Times New Roman" w:cs="Times New Roman"/>
          <w:b/>
          <w:bCs/>
          <w:color w:val="000000"/>
          <w:szCs w:val="24"/>
          <w:lang w:eastAsia="es-CO"/>
        </w:rPr>
        <w:t xml:space="preserve">SG-SST </w:t>
      </w:r>
      <w:r w:rsidRPr="00231903">
        <w:rPr>
          <w:rFonts w:eastAsia="Times New Roman" w:cs="Times New Roman"/>
          <w:color w:val="000000"/>
          <w:szCs w:val="24"/>
          <w:lang w:eastAsia="es-CO"/>
        </w:rPr>
        <w:t>toma como marco de referencia la ISO 45001:2018, la cual nos dice que se debe contar con una herramienta que facilite a una empresa el poder proporcionar las condiciones de trabajo de una manera segura y saludable para prevenir los daños y el deterioro de la salud de los colaboradores.</w:t>
      </w:r>
    </w:p>
    <w:p w14:paraId="684FF787" w14:textId="77777777" w:rsidR="00231903" w:rsidRPr="00231903" w:rsidRDefault="00231903" w:rsidP="00231903">
      <w:pPr>
        <w:spacing w:line="240" w:lineRule="auto"/>
        <w:ind w:firstLine="720"/>
        <w:rPr>
          <w:rFonts w:eastAsia="Times New Roman" w:cs="Times New Roman"/>
          <w:szCs w:val="24"/>
          <w:lang w:eastAsia="es-CO"/>
        </w:rPr>
      </w:pPr>
      <w:r w:rsidRPr="00231903">
        <w:rPr>
          <w:rFonts w:eastAsia="Times New Roman" w:cs="Times New Roman"/>
          <w:color w:val="000000"/>
          <w:szCs w:val="24"/>
          <w:lang w:eastAsia="es-CO"/>
        </w:rPr>
        <w:t>Como también la resolución 0312 de 2019, la cual define los estándares mínimos del SG-SST para las personas naturales y jurídicas.</w:t>
      </w:r>
    </w:p>
    <w:p w14:paraId="59FB9E21" w14:textId="40FB6199" w:rsidR="00257918" w:rsidRDefault="00257918" w:rsidP="00257918">
      <w:pPr>
        <w:rPr>
          <w:rFonts w:cs="Times New Roman"/>
          <w:b/>
          <w:szCs w:val="24"/>
        </w:rPr>
      </w:pP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lastRenderedPageBreak/>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8" w:name="_Toc440985127"/>
      <w:r w:rsidRPr="00285913">
        <w:rPr>
          <w:b/>
        </w:rPr>
        <w:t xml:space="preserve">1.1 </w:t>
      </w:r>
      <w:r w:rsidR="00115036" w:rsidRPr="00285913">
        <w:rPr>
          <w:b/>
        </w:rPr>
        <w:t>Antecedentes</w:t>
      </w:r>
      <w:bookmarkEnd w:id="28"/>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29"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73210010" w14:textId="77777777" w:rsidR="002C2B93" w:rsidRDefault="002C2B93">
      <w:pPr>
        <w:spacing w:after="160" w:line="259" w:lineRule="auto"/>
        <w:jc w:val="left"/>
        <w:rPr>
          <w:b/>
        </w:rPr>
      </w:pPr>
      <w:r>
        <w:rPr>
          <w:b/>
        </w:rPr>
        <w:br w:type="page"/>
      </w:r>
    </w:p>
    <w:p w14:paraId="60D04780" w14:textId="65CFE214" w:rsidR="00115036" w:rsidRPr="00285913" w:rsidRDefault="00115036" w:rsidP="00285913">
      <w:pPr>
        <w:jc w:val="center"/>
        <w:rPr>
          <w:b/>
        </w:rPr>
      </w:pPr>
      <w:r w:rsidRPr="00285913">
        <w:rPr>
          <w:b/>
        </w:rPr>
        <w:lastRenderedPageBreak/>
        <w:t>2 Justificación</w:t>
      </w:r>
      <w:bookmarkEnd w:id="29"/>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0"/>
      <w:r w:rsidR="00517D23" w:rsidRPr="00E15947">
        <w:rPr>
          <w:rFonts w:cs="Times New Roman"/>
          <w:color w:val="0070C0"/>
          <w:szCs w:val="24"/>
        </w:rPr>
        <w:t xml:space="preserve"> </w:t>
      </w:r>
      <w:commentRangeEnd w:id="30"/>
      <w:r w:rsidR="007B5A46" w:rsidRPr="00E15947">
        <w:rPr>
          <w:rStyle w:val="Refdecomentario"/>
          <w:color w:val="0070C0"/>
        </w:rPr>
        <w:commentReference w:id="30"/>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r w:rsidRPr="00E15947">
        <w:rPr>
          <w:rFonts w:cs="Times New Roman"/>
          <w:i/>
          <w:color w:val="0070C0"/>
          <w:szCs w:val="24"/>
        </w:rPr>
        <w:t>Tyrannus melancholicus</w:t>
      </w:r>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Utilice moderadamente el uso de abreviaturas, se prefiere que el texto sea más largo y claro que corto y confuso para el lector. Por ejemplo, APA puede significar American Psychological Association o</w:t>
      </w:r>
      <w:r w:rsidR="00517D23" w:rsidRPr="00E15947">
        <w:rPr>
          <w:rFonts w:cs="Times New Roman"/>
          <w:color w:val="0070C0"/>
          <w:szCs w:val="24"/>
        </w:rPr>
        <w:t xml:space="preserve"> </w:t>
      </w:r>
      <w:r w:rsidRPr="00E15947">
        <w:rPr>
          <w:rFonts w:cs="Times New Roman"/>
          <w:color w:val="0070C0"/>
          <w:szCs w:val="24"/>
        </w:rPr>
        <w:t xml:space="preserve">American Psychiatric Association.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1"/>
      <w:r w:rsidRPr="00E15947">
        <w:rPr>
          <w:rFonts w:cs="Times New Roman"/>
          <w:b/>
          <w:color w:val="0070C0"/>
          <w:szCs w:val="24"/>
        </w:rPr>
        <w:t>C</w:t>
      </w:r>
      <w:commentRangeEnd w:id="31"/>
      <w:r w:rsidRPr="00E15947">
        <w:rPr>
          <w:rStyle w:val="Refdecomentario"/>
          <w:b/>
          <w:color w:val="0070C0"/>
        </w:rPr>
        <w:commentReference w:id="31"/>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2"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lastRenderedPageBreak/>
        <w:t>3 Objetivos</w:t>
      </w:r>
      <w:bookmarkEnd w:id="32"/>
    </w:p>
    <w:p w14:paraId="50D88FDF" w14:textId="77777777" w:rsidR="000F2962" w:rsidRDefault="000F2962" w:rsidP="00115036">
      <w:pPr>
        <w:jc w:val="center"/>
        <w:rPr>
          <w:rFonts w:cs="Times New Roman"/>
          <w:b/>
          <w:szCs w:val="24"/>
        </w:rPr>
      </w:pPr>
    </w:p>
    <w:p w14:paraId="246FB417" w14:textId="77777777" w:rsidR="00231903" w:rsidRPr="00231903" w:rsidRDefault="00231903" w:rsidP="00231903">
      <w:pPr>
        <w:spacing w:line="240" w:lineRule="auto"/>
        <w:jc w:val="left"/>
        <w:rPr>
          <w:rFonts w:eastAsia="Times New Roman" w:cs="Times New Roman"/>
          <w:szCs w:val="24"/>
          <w:lang w:eastAsia="es-CO"/>
        </w:rPr>
      </w:pPr>
      <w:r w:rsidRPr="00231903">
        <w:rPr>
          <w:rFonts w:eastAsia="Times New Roman" w:cs="Times New Roman"/>
          <w:b/>
          <w:bCs/>
          <w:color w:val="000000"/>
          <w:szCs w:val="24"/>
          <w:lang w:eastAsia="es-CO"/>
        </w:rPr>
        <w:t>3.1 Objetivo general</w:t>
      </w:r>
    </w:p>
    <w:p w14:paraId="6C5C9777" w14:textId="77777777" w:rsidR="00231903" w:rsidRPr="00231903" w:rsidRDefault="00231903" w:rsidP="00231903">
      <w:pPr>
        <w:spacing w:line="240" w:lineRule="auto"/>
        <w:jc w:val="left"/>
        <w:rPr>
          <w:rFonts w:eastAsia="Times New Roman" w:cs="Times New Roman"/>
          <w:szCs w:val="24"/>
          <w:lang w:eastAsia="es-CO"/>
        </w:rPr>
      </w:pPr>
    </w:p>
    <w:p w14:paraId="372BAA84"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Implementar los lineamientos otorgados por la ISO/IEC 29110 para establecer un marco de trabajo en el proyecto de gestión del SG-SST en las empresas.</w:t>
      </w:r>
    </w:p>
    <w:p w14:paraId="21394E37" w14:textId="77777777" w:rsidR="00231903" w:rsidRPr="00231903" w:rsidRDefault="00231903" w:rsidP="00231903">
      <w:pPr>
        <w:spacing w:line="240" w:lineRule="auto"/>
        <w:jc w:val="left"/>
        <w:rPr>
          <w:rFonts w:eastAsia="Times New Roman" w:cs="Times New Roman"/>
          <w:szCs w:val="24"/>
          <w:lang w:eastAsia="es-CO"/>
        </w:rPr>
      </w:pPr>
    </w:p>
    <w:p w14:paraId="2E7A59AA"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Diseñar y desarrollar un sistema de información que permita gestionar el Sistema de Gestión de Seguridad y Salud en el Trabajo en las empresas.</w:t>
      </w:r>
    </w:p>
    <w:p w14:paraId="26CEA5C0" w14:textId="77777777" w:rsidR="00231903" w:rsidRPr="00231903" w:rsidRDefault="00231903" w:rsidP="00231903">
      <w:pPr>
        <w:spacing w:line="240" w:lineRule="auto"/>
        <w:jc w:val="left"/>
        <w:rPr>
          <w:rFonts w:eastAsia="Times New Roman" w:cs="Times New Roman"/>
          <w:szCs w:val="24"/>
          <w:lang w:eastAsia="es-CO"/>
        </w:rPr>
      </w:pPr>
    </w:p>
    <w:p w14:paraId="78178DE0" w14:textId="77777777" w:rsidR="00231903" w:rsidRDefault="00231903" w:rsidP="00231903">
      <w:pPr>
        <w:spacing w:line="240" w:lineRule="auto"/>
        <w:jc w:val="left"/>
        <w:rPr>
          <w:rFonts w:eastAsia="Times New Roman" w:cs="Times New Roman"/>
          <w:b/>
          <w:bCs/>
          <w:color w:val="000000"/>
          <w:szCs w:val="24"/>
          <w:lang w:eastAsia="es-CO"/>
        </w:rPr>
      </w:pPr>
    </w:p>
    <w:p w14:paraId="4DE95F03" w14:textId="30B526E2" w:rsidR="00115036" w:rsidRPr="00285913" w:rsidRDefault="00231903" w:rsidP="00231903">
      <w:pPr>
        <w:spacing w:line="240" w:lineRule="auto"/>
        <w:jc w:val="left"/>
        <w:rPr>
          <w:b/>
        </w:rPr>
      </w:pPr>
      <w:r w:rsidRPr="00231903">
        <w:rPr>
          <w:rFonts w:eastAsia="Times New Roman" w:cs="Times New Roman"/>
          <w:b/>
          <w:bCs/>
          <w:color w:val="000000"/>
          <w:szCs w:val="24"/>
          <w:lang w:eastAsia="es-CO"/>
        </w:rPr>
        <w:t>3.2 Objetivos específicos</w:t>
      </w:r>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Default="00923F8D" w:rsidP="00923F8D">
      <w:pPr>
        <w:rPr>
          <w:rFonts w:cs="Times New Roman"/>
          <w:b/>
          <w:szCs w:val="24"/>
        </w:rPr>
      </w:pPr>
      <w:r>
        <w:rPr>
          <w:rFonts w:cs="Times New Roman"/>
          <w:b/>
          <w:szCs w:val="24"/>
        </w:rPr>
        <w:t>4.3) Sistematización del Problema</w:t>
      </w:r>
    </w:p>
    <w:p w14:paraId="2DC8FC34" w14:textId="7E87622C" w:rsidR="004F158A" w:rsidRPr="004F158A" w:rsidRDefault="004F158A" w:rsidP="00923F8D">
      <w:pPr>
        <w:rPr>
          <w:rFonts w:cs="Times New Roman"/>
          <w:szCs w:val="24"/>
        </w:rPr>
      </w:pPr>
      <w:r>
        <w:rPr>
          <w:rFonts w:cs="Times New Roman"/>
          <w:b/>
          <w:szCs w:val="24"/>
        </w:rPr>
        <w:tab/>
      </w:r>
      <w:r w:rsidRPr="004F158A">
        <w:rPr>
          <w:rFonts w:cs="Times New Roman"/>
          <w:szCs w:val="24"/>
        </w:rPr>
        <w:t>¿</w:t>
      </w:r>
      <w:r>
        <w:rPr>
          <w:rFonts w:cs="Times New Roman"/>
          <w:szCs w:val="24"/>
        </w:rPr>
        <w:t>De qué manera se puede gestionar la implementación del Sistema de Gestión en Seguridad y Salud en el Trabajo (SG-SST) en las empresas</w:t>
      </w:r>
      <w:r w:rsidRPr="004F158A">
        <w:rPr>
          <w:rFonts w:cs="Times New Roman"/>
          <w:szCs w:val="24"/>
        </w:rPr>
        <w:t>?</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3" w:name="_Toc440985132"/>
      <w:r>
        <w:rPr>
          <w:b/>
        </w:rPr>
        <w:br w:type="page"/>
      </w:r>
    </w:p>
    <w:p w14:paraId="47BE2062" w14:textId="1C2AF1FF" w:rsidR="00115036" w:rsidRPr="00285913" w:rsidRDefault="002649F5" w:rsidP="00285913">
      <w:pPr>
        <w:jc w:val="center"/>
        <w:rPr>
          <w:b/>
        </w:rPr>
      </w:pPr>
      <w:commentRangeStart w:id="34"/>
      <w:r>
        <w:rPr>
          <w:b/>
        </w:rPr>
        <w:lastRenderedPageBreak/>
        <w:t>5</w:t>
      </w:r>
      <w:commentRangeEnd w:id="34"/>
      <w:r w:rsidR="002566B9">
        <w:rPr>
          <w:rStyle w:val="Refdecomentario"/>
        </w:rPr>
        <w:commentReference w:id="34"/>
      </w:r>
      <w:r w:rsidR="00115036" w:rsidRPr="00285913">
        <w:rPr>
          <w:b/>
        </w:rPr>
        <w:t xml:space="preserve"> </w:t>
      </w:r>
      <w:commentRangeStart w:id="35"/>
      <w:r w:rsidR="00115036" w:rsidRPr="00285913">
        <w:rPr>
          <w:b/>
        </w:rPr>
        <w:t>H</w:t>
      </w:r>
      <w:commentRangeEnd w:id="35"/>
      <w:r w:rsidR="00950C28">
        <w:rPr>
          <w:rStyle w:val="Refdecomentario"/>
        </w:rPr>
        <w:commentReference w:id="35"/>
      </w:r>
      <w:r w:rsidR="00115036" w:rsidRPr="00285913">
        <w:rPr>
          <w:b/>
        </w:rPr>
        <w:t>ipótesis</w:t>
      </w:r>
      <w:bookmarkEnd w:id="33"/>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6" w:name="_Toc440985133"/>
      <w:commentRangeStart w:id="37"/>
      <w:r>
        <w:rPr>
          <w:b/>
        </w:rPr>
        <w:t>5</w:t>
      </w:r>
      <w:r w:rsidR="00115036" w:rsidRPr="00285913">
        <w:rPr>
          <w:b/>
        </w:rPr>
        <w:t>.1</w:t>
      </w:r>
      <w:commentRangeEnd w:id="37"/>
      <w:r w:rsidR="002566B9">
        <w:rPr>
          <w:rStyle w:val="Refdecomentario"/>
        </w:rPr>
        <w:commentReference w:id="37"/>
      </w:r>
      <w:r w:rsidR="00115036" w:rsidRPr="00285913">
        <w:rPr>
          <w:b/>
        </w:rPr>
        <w:t xml:space="preserve"> Hipótesis de </w:t>
      </w:r>
      <w:r w:rsidR="00E55D17">
        <w:rPr>
          <w:b/>
        </w:rPr>
        <w:t>t</w:t>
      </w:r>
      <w:r w:rsidR="00115036" w:rsidRPr="00285913">
        <w:rPr>
          <w:b/>
        </w:rPr>
        <w:t>rabajo</w:t>
      </w:r>
      <w:bookmarkEnd w:id="36"/>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38" w:name="_Toc440985134"/>
      <w:r>
        <w:rPr>
          <w:b/>
        </w:rPr>
        <w:t>5</w:t>
      </w:r>
      <w:r w:rsidR="00115036" w:rsidRPr="00285913">
        <w:rPr>
          <w:b/>
        </w:rPr>
        <w:t xml:space="preserve">.2 Hipótesis </w:t>
      </w:r>
      <w:r w:rsidR="00E55D17">
        <w:rPr>
          <w:b/>
        </w:rPr>
        <w:t>e</w:t>
      </w:r>
      <w:r w:rsidR="00115036" w:rsidRPr="00285913">
        <w:rPr>
          <w:b/>
        </w:rPr>
        <w:t>stadística</w:t>
      </w:r>
      <w:bookmarkEnd w:id="38"/>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39" w:name="_Toc440985135"/>
      <w:commentRangeStart w:id="40"/>
      <w:r>
        <w:rPr>
          <w:b/>
        </w:rPr>
        <w:t>5</w:t>
      </w:r>
      <w:r w:rsidR="00115036" w:rsidRPr="00E55D17">
        <w:rPr>
          <w:b/>
        </w:rPr>
        <w:t xml:space="preserve">.2.1 </w:t>
      </w:r>
      <w:commentRangeEnd w:id="40"/>
      <w:r>
        <w:rPr>
          <w:rStyle w:val="Refdecomentario"/>
        </w:rPr>
        <w:commentReference w:id="40"/>
      </w:r>
      <w:r w:rsidR="00115036" w:rsidRPr="00E55D17">
        <w:rPr>
          <w:b/>
        </w:rPr>
        <w:t xml:space="preserve">Hipótesis </w:t>
      </w:r>
      <w:r w:rsidR="00E55D17" w:rsidRPr="00E55D17">
        <w:rPr>
          <w:b/>
        </w:rPr>
        <w:t>n</w:t>
      </w:r>
      <w:r w:rsidR="00115036" w:rsidRPr="00E55D17">
        <w:rPr>
          <w:b/>
        </w:rPr>
        <w:t>ula</w:t>
      </w:r>
      <w:bookmarkEnd w:id="39"/>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1" w:name="_Toc440985136"/>
      <w:commentRangeStart w:id="42"/>
      <w:r w:rsidRPr="00C40709">
        <w:rPr>
          <w:b/>
          <w:i/>
        </w:rPr>
        <w:t>5</w:t>
      </w:r>
      <w:r w:rsidR="00115036" w:rsidRPr="00C40709">
        <w:rPr>
          <w:b/>
          <w:i/>
        </w:rPr>
        <w:t>.2.</w:t>
      </w:r>
      <w:r w:rsidR="00E55D17" w:rsidRPr="00C40709">
        <w:rPr>
          <w:b/>
          <w:i/>
        </w:rPr>
        <w:t>1.1</w:t>
      </w:r>
      <w:commentRangeEnd w:id="42"/>
      <w:r w:rsidRPr="00C40709">
        <w:rPr>
          <w:rStyle w:val="Refdecomentario"/>
          <w:i/>
        </w:rPr>
        <w:commentReference w:id="42"/>
      </w:r>
      <w:r w:rsidR="00115036" w:rsidRPr="00C40709">
        <w:rPr>
          <w:b/>
          <w:i/>
        </w:rPr>
        <w:t xml:space="preserve"> Hipótesis </w:t>
      </w:r>
      <w:r w:rsidR="00E55D17" w:rsidRPr="00C40709">
        <w:rPr>
          <w:b/>
          <w:i/>
        </w:rPr>
        <w:t>a</w:t>
      </w:r>
      <w:r w:rsidR="00115036" w:rsidRPr="00C40709">
        <w:rPr>
          <w:b/>
          <w:i/>
        </w:rPr>
        <w:t>lterna</w:t>
      </w:r>
      <w:bookmarkEnd w:id="41"/>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3"/>
      <w:r w:rsidRPr="00C40709">
        <w:rPr>
          <w:rFonts w:cs="Times New Roman"/>
          <w:i/>
          <w:szCs w:val="24"/>
        </w:rPr>
        <w:t>5</w:t>
      </w:r>
      <w:r w:rsidR="00B77F22" w:rsidRPr="00C40709">
        <w:rPr>
          <w:rFonts w:cs="Times New Roman"/>
          <w:i/>
          <w:szCs w:val="24"/>
        </w:rPr>
        <w:t xml:space="preserve">.2.1.1.1 </w:t>
      </w:r>
      <w:commentRangeEnd w:id="43"/>
      <w:r w:rsidRPr="00C40709">
        <w:rPr>
          <w:rStyle w:val="Refdecomentario"/>
          <w:i/>
        </w:rPr>
        <w:commentReference w:id="43"/>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4" w:name="_Toc440985137"/>
      <w:r>
        <w:rPr>
          <w:b/>
        </w:rPr>
        <w:lastRenderedPageBreak/>
        <w:t>6</w:t>
      </w:r>
      <w:r w:rsidR="00115036" w:rsidRPr="00285913">
        <w:rPr>
          <w:b/>
        </w:rPr>
        <w:t xml:space="preserve"> Marco </w:t>
      </w:r>
      <w:r w:rsidR="0064331C">
        <w:rPr>
          <w:b/>
        </w:rPr>
        <w:t>t</w:t>
      </w:r>
      <w:r w:rsidR="00115036" w:rsidRPr="00285913">
        <w:rPr>
          <w:b/>
        </w:rPr>
        <w:t>eórico</w:t>
      </w:r>
      <w:bookmarkEnd w:id="44"/>
    </w:p>
    <w:p w14:paraId="27BCF599"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ISO/IEC 29110</w:t>
      </w:r>
    </w:p>
    <w:p w14:paraId="1726A8A7"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ab/>
        <w:t>Es una norma creada por ISO (International Organization for Standardzation) y específicamente dirigida a las pequeñas organizaciones las cuales son identificadas como VSE’s (Very Small Entities) por sus siglas en inglés.</w:t>
      </w:r>
    </w:p>
    <w:p w14:paraId="4120DFBE" w14:textId="7777777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sta norma proporciona el material que requiere el mínimo esfuerzo para su adaptación y aplicación dentro de un proyecto que cuente con menos de 25 colaboradores.</w:t>
      </w:r>
    </w:p>
    <w:p w14:paraId="25344408" w14:textId="77777777" w:rsidR="00984C4D" w:rsidRPr="00984C4D" w:rsidRDefault="00984C4D" w:rsidP="00984C4D">
      <w:pPr>
        <w:spacing w:line="240" w:lineRule="auto"/>
        <w:jc w:val="left"/>
        <w:rPr>
          <w:rFonts w:eastAsia="Times New Roman" w:cs="Times New Roman"/>
          <w:szCs w:val="24"/>
          <w:lang w:eastAsia="es-CO"/>
        </w:rPr>
      </w:pPr>
    </w:p>
    <w:p w14:paraId="6122AFBC"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Sus principales características son:</w:t>
      </w:r>
    </w:p>
    <w:p w14:paraId="0ABCAE6B"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odelo internacional basado en combinación de estándares (ISO/IEC: 12207, 15289, 15504, entre otras).</w:t>
      </w:r>
    </w:p>
    <w:p w14:paraId="037C00AA"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rigido principalmente a pequeñas organizaciones de entre 1 y 25 colaboradores.</w:t>
      </w:r>
    </w:p>
    <w:p w14:paraId="4732194D"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Facilitar el trabajo dando una metodología ajustada y técnicas reconocidas.</w:t>
      </w:r>
    </w:p>
    <w:p w14:paraId="68018ADE"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Enfatizar la comunicación y entendimiento de todos los interesados.</w:t>
      </w:r>
    </w:p>
    <w:p w14:paraId="1E395612"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ejorar la gestión de proyectos para mejorar el alcance de la calidad del proyecto, entrega en tiempo y el control del presupuesto.</w:t>
      </w:r>
    </w:p>
    <w:p w14:paraId="18A7A7D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umentar la competitividad y confianza con el cliente.</w:t>
      </w:r>
    </w:p>
    <w:p w14:paraId="72DE988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yudar a la definición de mejores prácticas y evitar repetición de errores.</w:t>
      </w:r>
    </w:p>
    <w:p w14:paraId="608E6070"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rientado tanto a proyectos internos como externos.</w:t>
      </w:r>
    </w:p>
    <w:p w14:paraId="51168A05" w14:textId="77777777" w:rsidR="00984C4D" w:rsidRPr="00984C4D" w:rsidRDefault="00984C4D" w:rsidP="00984C4D">
      <w:pPr>
        <w:spacing w:line="240" w:lineRule="auto"/>
        <w:jc w:val="left"/>
        <w:rPr>
          <w:rFonts w:eastAsia="Times New Roman" w:cs="Times New Roman"/>
          <w:szCs w:val="24"/>
          <w:lang w:eastAsia="es-CO"/>
        </w:rPr>
      </w:pPr>
    </w:p>
    <w:p w14:paraId="68B9B9C8"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ICONIX</w:t>
      </w:r>
    </w:p>
    <w:p w14:paraId="381910F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ab/>
      </w:r>
      <w:r w:rsidRPr="00984C4D">
        <w:rPr>
          <w:rFonts w:eastAsia="Times New Roman" w:cs="Times New Roman"/>
          <w:color w:val="000000"/>
          <w:szCs w:val="24"/>
          <w:lang w:eastAsia="es-CO"/>
        </w:rPr>
        <w:t>La metodología empleada en este proyecto será Iconix la cual está orientada a equipos de trabajo pequeños, es semi ágil y emplea lo mejor de las metodologías RUP y XP, </w:t>
      </w:r>
    </w:p>
    <w:p w14:paraId="34AB9484" w14:textId="77777777" w:rsidR="00984C4D" w:rsidRPr="00984C4D" w:rsidRDefault="00984C4D" w:rsidP="00984C4D">
      <w:pPr>
        <w:spacing w:line="240" w:lineRule="auto"/>
        <w:jc w:val="left"/>
        <w:rPr>
          <w:rFonts w:eastAsia="Times New Roman" w:cs="Times New Roman"/>
          <w:szCs w:val="24"/>
          <w:lang w:eastAsia="es-CO"/>
        </w:rPr>
      </w:pPr>
    </w:p>
    <w:p w14:paraId="356D50D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Características</w:t>
      </w:r>
      <w:r w:rsidRPr="00984C4D">
        <w:rPr>
          <w:rFonts w:eastAsia="Times New Roman" w:cs="Times New Roman"/>
          <w:color w:val="000000"/>
          <w:szCs w:val="24"/>
          <w:lang w:eastAsia="es-CO"/>
        </w:rPr>
        <w:t>:</w:t>
      </w:r>
    </w:p>
    <w:p w14:paraId="3DC212A1" w14:textId="77777777" w:rsidR="00984C4D" w:rsidRP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Interactivo e incremental</w:t>
      </w:r>
      <w:r w:rsidRPr="00984C4D">
        <w:rPr>
          <w:rFonts w:eastAsia="Times New Roman" w:cs="Times New Roman"/>
          <w:color w:val="000000"/>
          <w:szCs w:val="24"/>
          <w:lang w:eastAsia="es-CO"/>
        </w:rPr>
        <w:t>: varias iteraciones ocurren para su refinamiento, el modelo estático es incrementalmente refinado por los modelos dinámicos.</w:t>
      </w:r>
    </w:p>
    <w:p w14:paraId="595186E0" w14:textId="77777777" w:rsidR="00984C4D" w:rsidRP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Trazabilidad</w:t>
      </w:r>
      <w:r w:rsidRPr="00984C4D">
        <w:rPr>
          <w:rFonts w:eastAsia="Times New Roman" w:cs="Times New Roman"/>
          <w:color w:val="000000"/>
          <w:szCs w:val="24"/>
          <w:lang w:eastAsia="es-CO"/>
        </w:rPr>
        <w:t>: capacidad de seguir una relación entre los diferentes módulos producidos que están referenciados por algún requisito.</w:t>
      </w:r>
    </w:p>
    <w:p w14:paraId="27B017CB"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Emplea el uso dinámico de UML en el diseño como son el diagrama de casos de uso, diagrama de secuencia no se emplean todos como si lo exige la metodología RUP.</w:t>
      </w:r>
    </w:p>
    <w:p w14:paraId="298D871C" w14:textId="77777777" w:rsidR="00984C4D" w:rsidRPr="00984C4D" w:rsidRDefault="00984C4D" w:rsidP="00984C4D">
      <w:pPr>
        <w:spacing w:line="240" w:lineRule="auto"/>
        <w:jc w:val="left"/>
        <w:rPr>
          <w:rFonts w:eastAsia="Times New Roman" w:cs="Times New Roman"/>
          <w:szCs w:val="24"/>
          <w:lang w:eastAsia="es-CO"/>
        </w:rPr>
      </w:pPr>
    </w:p>
    <w:p w14:paraId="35851823"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Fases de la metodología Iconix</w:t>
      </w:r>
    </w:p>
    <w:p w14:paraId="4DFBBDD2" w14:textId="77777777" w:rsidR="00984C4D" w:rsidRPr="00984C4D" w:rsidRDefault="00984C4D" w:rsidP="00984C4D">
      <w:pPr>
        <w:spacing w:line="240" w:lineRule="auto"/>
        <w:jc w:val="left"/>
        <w:rPr>
          <w:rFonts w:eastAsia="Times New Roman" w:cs="Times New Roman"/>
          <w:szCs w:val="24"/>
          <w:lang w:eastAsia="es-CO"/>
        </w:rPr>
      </w:pPr>
    </w:p>
    <w:p w14:paraId="4DAE0997"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Prototipo de Interfaz de Usuario:</w:t>
      </w:r>
      <w:r w:rsidRPr="00984C4D">
        <w:rPr>
          <w:rFonts w:eastAsia="Times New Roman" w:cs="Times New Roman"/>
          <w:color w:val="000000"/>
          <w:szCs w:val="24"/>
          <w:lang w:eastAsia="es-CO"/>
        </w:rPr>
        <w:t xml:space="preserve"> implica la creación de un modelo/boceto de las interfaces donde se analizan lo que el usuario final ve y con lo que interactuara, el cliente debe estar de acuerdo. (Dinámico: el usuario/cliente se hacen participantes activos en el desarrollo)</w:t>
      </w:r>
    </w:p>
    <w:p w14:paraId="28B2B9B4"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Modelo de Casos de Uso:</w:t>
      </w:r>
      <w:r w:rsidRPr="00984C4D">
        <w:rPr>
          <w:rFonts w:eastAsia="Times New Roman" w:cs="Times New Roman"/>
          <w:color w:val="000000"/>
          <w:szCs w:val="24"/>
          <w:lang w:eastAsia="es-CO"/>
        </w:rPr>
        <w:t xml:space="preserve"> describe las acciones o el comportamiento que un usuario realiza dentro del sistema. Comprende de: los actores, casos de uso y el alcance del sistema.</w:t>
      </w:r>
    </w:p>
    <w:p w14:paraId="6B8AEBAE"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Modelo de Dominio:</w:t>
      </w:r>
      <w:r w:rsidRPr="00984C4D">
        <w:rPr>
          <w:rFonts w:eastAsia="Times New Roman" w:cs="Times New Roman"/>
          <w:color w:val="000000"/>
          <w:szCs w:val="24"/>
          <w:lang w:eastAsia="es-CO"/>
        </w:rPr>
        <w:t xml:space="preserve"> esto se refiere a identificar objetos y cosas del mundo real que intervienen con nuestro sistema. (Estático)</w:t>
      </w:r>
    </w:p>
    <w:p w14:paraId="4B806261"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 xml:space="preserve">Revisión del diseño preliminar /Análisis y Diseño Preliminar: </w:t>
      </w:r>
      <w:r w:rsidRPr="00984C4D">
        <w:rPr>
          <w:rFonts w:eastAsia="Times New Roman" w:cs="Times New Roman"/>
          <w:color w:val="000000"/>
          <w:szCs w:val="24"/>
          <w:lang w:eastAsia="es-CO"/>
        </w:rPr>
        <w:t xml:space="preserve">En esta fase a partir de cada caso de uso se obtendrán una ficha de caso de uso, (la cual no pertenece a UML), está formada por un nombre, una descripción, una precondición que debe cumplir antes de </w:t>
      </w:r>
      <w:r w:rsidRPr="00984C4D">
        <w:rPr>
          <w:rFonts w:eastAsia="Times New Roman" w:cs="Times New Roman"/>
          <w:color w:val="000000"/>
          <w:szCs w:val="24"/>
          <w:lang w:eastAsia="es-CO"/>
        </w:rPr>
        <w:lastRenderedPageBreak/>
        <w:t>iniciarse, una postcondición que debe cumplir al terminar si termina correctamente. Se deben describir los casos de uso, como un flujo principal de acciones, pudiendo contener los flujos alternativos y los flujos de excepción. la principal sugerencia de Iconix, en esta actividad es que no se debe perder mucho tiempo con la descripción textual. Debería usarse un estilo consistente que sea adecuado al contexto del proyecto. </w:t>
      </w:r>
    </w:p>
    <w:p w14:paraId="174AF9EF"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Realizar Diagrama de Robustez:</w:t>
      </w:r>
      <w:r w:rsidRPr="00984C4D">
        <w:rPr>
          <w:rFonts w:eastAsia="Times New Roman" w:cs="Times New Roman"/>
          <w:color w:val="000000"/>
          <w:szCs w:val="24"/>
          <w:lang w:eastAsia="es-CO"/>
        </w:rPr>
        <w:t xml:space="preserve"> es un híbrido entre un Diagrama de Clases y un Diagrama de Actividades. Es una herramienta que nos permite capturar el Que hacer y a partir de eso él Cómo hacerlo. Facilita el reconocimiento de objetos y hace más sencilla la lectura del sistema. Ayuda a identificar los objetos que participan en cada caso de uso.</w:t>
      </w:r>
    </w:p>
    <w:p w14:paraId="3262FF5F" w14:textId="7777777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l diagrama de Robustez se divide en:</w:t>
      </w:r>
    </w:p>
    <w:p w14:paraId="1AEBA62C"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bjetos fronterizos: usado por los actores para comunicarse con el sistema.</w:t>
      </w:r>
    </w:p>
    <w:p w14:paraId="5D52A479"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bjetos entidad: son objetos del modelo del dominio.</w:t>
      </w:r>
    </w:p>
    <w:p w14:paraId="467CA287"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agrama de Clases: describe la estructura de un sistema mostrando sus clases, atributos y las relaciones entre ellos</w:t>
      </w:r>
    </w:p>
    <w:p w14:paraId="3673F673" w14:textId="77777777" w:rsidR="00984C4D" w:rsidRPr="00984C4D" w:rsidRDefault="00984C4D" w:rsidP="00984C4D">
      <w:pPr>
        <w:spacing w:line="240" w:lineRule="auto"/>
        <w:jc w:val="left"/>
        <w:rPr>
          <w:rFonts w:eastAsia="Times New Roman" w:cs="Times New Roman"/>
          <w:szCs w:val="24"/>
          <w:lang w:eastAsia="es-CO"/>
        </w:rPr>
      </w:pPr>
    </w:p>
    <w:p w14:paraId="19C278B7" w14:textId="77777777" w:rsidR="00984C4D" w:rsidRPr="00984C4D" w:rsidRDefault="00984C4D" w:rsidP="00984C4D">
      <w:pPr>
        <w:numPr>
          <w:ilvl w:val="0"/>
          <w:numId w:val="18"/>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 xml:space="preserve">Revisión crítica del diseño/Diseño: </w:t>
      </w:r>
      <w:r w:rsidRPr="00984C4D">
        <w:rPr>
          <w:rFonts w:eastAsia="Times New Roman" w:cs="Times New Roman"/>
          <w:color w:val="000000"/>
          <w:szCs w:val="24"/>
          <w:lang w:eastAsia="es-CO"/>
        </w:rPr>
        <w:t>En esta fase se reconocen todos los elementos que forman parte de nuestro sistema. Diagramas de Secuencia: muestra los métodos que llevaran las clases de nuestro sistema. Muestra todos los cursos alternos que pueden tomar todos nuestros casos de uso. Se debe terminar el modelo estático, añadiendo los detalles del diseño en el diagrama de clases y verificar si el diseño satisface todos los requisitos identificados.</w:t>
      </w:r>
    </w:p>
    <w:p w14:paraId="549DBD46" w14:textId="77777777" w:rsidR="00984C4D" w:rsidRPr="00984C4D" w:rsidRDefault="00984C4D" w:rsidP="00984C4D">
      <w:pPr>
        <w:numPr>
          <w:ilvl w:val="0"/>
          <w:numId w:val="18"/>
        </w:numPr>
        <w:spacing w:line="240" w:lineRule="auto"/>
        <w:textAlignment w:val="baseline"/>
        <w:rPr>
          <w:rFonts w:eastAsia="Times New Roman" w:cs="Times New Roman"/>
          <w:b/>
          <w:bCs/>
          <w:color w:val="000000"/>
          <w:szCs w:val="24"/>
          <w:lang w:eastAsia="es-CO"/>
        </w:rPr>
      </w:pPr>
      <w:r w:rsidRPr="00984C4D">
        <w:rPr>
          <w:rFonts w:eastAsia="Times New Roman" w:cs="Times New Roman"/>
          <w:b/>
          <w:bCs/>
          <w:color w:val="000000"/>
          <w:szCs w:val="24"/>
          <w:lang w:eastAsia="es-CO"/>
        </w:rPr>
        <w:t xml:space="preserve">Implementación: </w:t>
      </w:r>
      <w:r w:rsidRPr="00984C4D">
        <w:rPr>
          <w:rFonts w:eastAsia="Times New Roman" w:cs="Times New Roman"/>
          <w:color w:val="000000"/>
          <w:szCs w:val="24"/>
          <w:lang w:eastAsia="es-CO"/>
        </w:rPr>
        <w:t>En esta fase a partir del buen diseño logrado se creará el software; que posteriormente se entregará. Se debe utilizar el diagrama de componentes si fuera necesario para apoyar el desarrollo, es decir mostrar una distribución física de los elementos que componen la estructura interna del sistema. Así como escribir y generar el código.</w:t>
      </w:r>
    </w:p>
    <w:p w14:paraId="42731A7E"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Pero además se debe tener en cuenta factores como:</w:t>
      </w:r>
    </w:p>
    <w:p w14:paraId="54CC3B79"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Reusabilidad:</w:t>
      </w:r>
      <w:r w:rsidRPr="00984C4D">
        <w:rPr>
          <w:rFonts w:eastAsia="Times New Roman" w:cs="Times New Roman"/>
          <w:color w:val="000000"/>
          <w:szCs w:val="24"/>
          <w:lang w:eastAsia="es-CO"/>
        </w:rPr>
        <w:t xml:space="preserve"> es la posibilidad de hacer uso de los componentes en diferentes aplicaciones.</w:t>
      </w:r>
    </w:p>
    <w:p w14:paraId="3A1279C8"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Extensibilidad:</w:t>
      </w:r>
      <w:r w:rsidRPr="00984C4D">
        <w:rPr>
          <w:rFonts w:eastAsia="Times New Roman" w:cs="Times New Roman"/>
          <w:color w:val="000000"/>
          <w:szCs w:val="24"/>
          <w:lang w:eastAsia="es-CO"/>
        </w:rPr>
        <w:t xml:space="preserve"> consiste en modificar con facilidad el software.</w:t>
      </w:r>
    </w:p>
    <w:p w14:paraId="71D6CBEA"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Confiabilidad:</w:t>
      </w:r>
      <w:r w:rsidRPr="00984C4D">
        <w:rPr>
          <w:rFonts w:eastAsia="Times New Roman" w:cs="Times New Roman"/>
          <w:color w:val="000000"/>
          <w:szCs w:val="24"/>
          <w:lang w:eastAsia="es-CO"/>
        </w:rPr>
        <w:t xml:space="preserve"> realización de sistemas descartando las posibilidades de error.</w:t>
      </w:r>
    </w:p>
    <w:p w14:paraId="05E3A557" w14:textId="77777777" w:rsidR="00984C4D" w:rsidRDefault="00984C4D" w:rsidP="00984C4D">
      <w:pPr>
        <w:rPr>
          <w:rFonts w:eastAsia="Times New Roman" w:cs="Times New Roman"/>
          <w:b/>
          <w:bCs/>
          <w:color w:val="000000"/>
          <w:szCs w:val="24"/>
          <w:lang w:eastAsia="es-CO"/>
        </w:rPr>
      </w:pPr>
    </w:p>
    <w:p w14:paraId="1F143C33" w14:textId="07A9530C" w:rsidR="000F2962" w:rsidRDefault="00984C4D" w:rsidP="00984C4D">
      <w:pPr>
        <w:rPr>
          <w:rFonts w:eastAsia="Times New Roman" w:cs="Times New Roman"/>
          <w:color w:val="000000"/>
          <w:szCs w:val="24"/>
          <w:lang w:eastAsia="es-CO"/>
        </w:rPr>
      </w:pPr>
      <w:r w:rsidRPr="00984C4D">
        <w:rPr>
          <w:rFonts w:eastAsia="Times New Roman" w:cs="Times New Roman"/>
          <w:b/>
          <w:bCs/>
          <w:color w:val="000000"/>
          <w:szCs w:val="24"/>
          <w:lang w:eastAsia="es-CO"/>
        </w:rPr>
        <w:t>Realizar pruebas:</w:t>
      </w:r>
      <w:r w:rsidRPr="00984C4D">
        <w:rPr>
          <w:rFonts w:eastAsia="Times New Roman" w:cs="Times New Roman"/>
          <w:color w:val="000000"/>
          <w:szCs w:val="24"/>
          <w:lang w:eastAsia="es-CO"/>
        </w:rPr>
        <w:t xml:space="preserve"> Test de unidades, de casos, datos y resultad</w:t>
      </w:r>
      <w:r>
        <w:rPr>
          <w:rFonts w:eastAsia="Times New Roman" w:cs="Times New Roman"/>
          <w:color w:val="000000"/>
          <w:szCs w:val="24"/>
          <w:lang w:eastAsia="es-CO"/>
        </w:rPr>
        <w:t xml:space="preserve">os. Test de integración con los </w:t>
      </w:r>
      <w:r w:rsidRPr="00984C4D">
        <w:rPr>
          <w:rFonts w:eastAsia="Times New Roman" w:cs="Times New Roman"/>
          <w:color w:val="000000"/>
          <w:szCs w:val="24"/>
          <w:lang w:eastAsia="es-CO"/>
        </w:rPr>
        <w:t>usuarios para verificar la aceptación de los resultados.</w:t>
      </w:r>
    </w:p>
    <w:p w14:paraId="05BB5A37" w14:textId="77777777" w:rsidR="00984C4D" w:rsidRDefault="00984C4D" w:rsidP="00984C4D">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5"/>
      <w:r w:rsidR="00DD6B8A" w:rsidRPr="00E10DFE">
        <w:rPr>
          <w:rFonts w:cs="Times New Roman"/>
          <w:color w:val="0070C0"/>
          <w:szCs w:val="24"/>
        </w:rPr>
        <w:t xml:space="preserve">se citan los autores </w:t>
      </w:r>
      <w:commentRangeEnd w:id="45"/>
      <w:r w:rsidR="00A63C2A" w:rsidRPr="00E10DFE">
        <w:rPr>
          <w:rStyle w:val="Refdecomentario"/>
          <w:color w:val="0070C0"/>
        </w:rPr>
        <w:commentReference w:id="45"/>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6"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7"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Scholar, Google Books, Redalyc, Scielo, Dial</w:t>
      </w:r>
      <w:r w:rsidR="00AA00E1" w:rsidRPr="002925A9">
        <w:rPr>
          <w:rFonts w:cs="Times New Roman"/>
          <w:color w:val="0070C0"/>
          <w:szCs w:val="24"/>
        </w:rPr>
        <w:t>net, DOAJ, PubMed, Base Search.</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6"/>
      <w:r w:rsidRPr="00D00170">
        <w:rPr>
          <w:rFonts w:cs="Times New Roman"/>
          <w:color w:val="0070C0"/>
          <w:szCs w:val="24"/>
        </w:rPr>
        <w:t>c</w:t>
      </w:r>
      <w:r w:rsidR="004B3744" w:rsidRPr="00D00170">
        <w:rPr>
          <w:rFonts w:cs="Times New Roman"/>
          <w:color w:val="0070C0"/>
          <w:szCs w:val="24"/>
        </w:rPr>
        <w:t>ita</w:t>
      </w:r>
      <w:commentRangeEnd w:id="46"/>
      <w:r w:rsidRPr="00D00170">
        <w:rPr>
          <w:rStyle w:val="Refdecomentario"/>
          <w:color w:val="0070C0"/>
        </w:rPr>
        <w:commentReference w:id="46"/>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Psychological Association,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American Psychological Association,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BiblioUSB],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Flores, Ostrosky, &amp; Lozano, 2012) / (Flores, Ostrosky,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 xml:space="preserve">(Fundación del </w:t>
      </w:r>
      <w:proofErr w:type="spellStart"/>
      <w:r w:rsidRPr="002925A9">
        <w:rPr>
          <w:rFonts w:cs="Times New Roman"/>
          <w:color w:val="0070C0"/>
          <w:szCs w:val="24"/>
          <w:lang w:val="en-US"/>
        </w:rPr>
        <w:t>Español</w:t>
      </w:r>
      <w:proofErr w:type="spellEnd"/>
      <w:r w:rsidRPr="002925A9">
        <w:rPr>
          <w:rFonts w:cs="Times New Roman"/>
          <w:color w:val="0070C0"/>
          <w:szCs w:val="24"/>
          <w:lang w:val="en-US"/>
        </w:rPr>
        <w:t xml:space="preserve"> </w:t>
      </w:r>
      <w:proofErr w:type="spellStart"/>
      <w:r w:rsidRPr="002925A9">
        <w:rPr>
          <w:rFonts w:cs="Times New Roman"/>
          <w:color w:val="0070C0"/>
          <w:szCs w:val="24"/>
          <w:lang w:val="en-US"/>
        </w:rPr>
        <w:t>Urgente</w:t>
      </w:r>
      <w:proofErr w:type="spellEnd"/>
      <w:r w:rsidRPr="002925A9">
        <w:rPr>
          <w:rFonts w:cs="Times New Roman"/>
          <w:color w:val="0070C0"/>
          <w:szCs w:val="24"/>
          <w:lang w:val="en-US"/>
        </w:rPr>
        <w:t xml:space="preserv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47"/>
      <w:r w:rsidRPr="002925A9">
        <w:rPr>
          <w:rFonts w:cs="Times New Roman"/>
          <w:color w:val="0070C0"/>
          <w:szCs w:val="24"/>
        </w:rPr>
        <w:lastRenderedPageBreak/>
        <w:t>(</w:t>
      </w:r>
      <w:commentRangeEnd w:id="47"/>
      <w:r w:rsidRPr="002925A9">
        <w:rPr>
          <w:rStyle w:val="Refdecomentario"/>
          <w:rFonts w:cs="Times New Roman"/>
          <w:color w:val="0070C0"/>
          <w:szCs w:val="24"/>
        </w:rPr>
        <w:commentReference w:id="47"/>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48"/>
      <w:r w:rsidRPr="002925A9">
        <w:rPr>
          <w:rFonts w:cs="Times New Roman"/>
          <w:color w:val="0070C0"/>
          <w:szCs w:val="24"/>
        </w:rPr>
        <w:t>s.f.</w:t>
      </w:r>
      <w:commentRangeEnd w:id="48"/>
      <w:r w:rsidRPr="002925A9">
        <w:rPr>
          <w:rStyle w:val="Refdecomentario"/>
          <w:rFonts w:cs="Times New Roman"/>
          <w:color w:val="0070C0"/>
          <w:szCs w:val="24"/>
        </w:rPr>
        <w:commentReference w:id="48"/>
      </w:r>
      <w:r w:rsidRPr="002925A9">
        <w:rPr>
          <w:rFonts w:cs="Times New Roman"/>
          <w:color w:val="0070C0"/>
          <w:szCs w:val="24"/>
        </w:rPr>
        <w:t xml:space="preserve">) / (Ramírez &amp; Guzmán, s.f., </w:t>
      </w:r>
      <w:commentRangeStart w:id="49"/>
      <w:r w:rsidRPr="002925A9">
        <w:rPr>
          <w:rFonts w:cs="Times New Roman"/>
          <w:color w:val="0070C0"/>
          <w:szCs w:val="24"/>
        </w:rPr>
        <w:t>párr. 2</w:t>
      </w:r>
      <w:commentRangeEnd w:id="49"/>
      <w:r w:rsidRPr="002925A9">
        <w:rPr>
          <w:rStyle w:val="Refdecomentario"/>
          <w:rFonts w:cs="Times New Roman"/>
          <w:color w:val="0070C0"/>
          <w:szCs w:val="24"/>
        </w:rPr>
        <w:commentReference w:id="49"/>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0"/>
      <w:r w:rsidRPr="002925A9">
        <w:rPr>
          <w:rFonts w:cs="Times New Roman"/>
          <w:color w:val="0070C0"/>
          <w:szCs w:val="24"/>
        </w:rPr>
        <w:t>Por</w:t>
      </w:r>
      <w:commentRangeEnd w:id="50"/>
      <w:r w:rsidRPr="002925A9">
        <w:rPr>
          <w:rStyle w:val="Refdecomentario"/>
          <w:rFonts w:cs="Times New Roman"/>
          <w:color w:val="0070C0"/>
          <w:szCs w:val="24"/>
        </w:rPr>
        <w:commentReference w:id="50"/>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1"/>
      <w:r w:rsidRPr="002925A9">
        <w:rPr>
          <w:rFonts w:cs="Times New Roman"/>
          <w:color w:val="0070C0"/>
          <w:szCs w:val="24"/>
        </w:rPr>
        <w:t>aspecto discursivo (Ruiz, 2014, p. 107).</w:t>
      </w:r>
      <w:commentRangeEnd w:id="51"/>
      <w:r w:rsidR="00C77DD3" w:rsidRPr="002925A9">
        <w:rPr>
          <w:rStyle w:val="Refdecomentario"/>
          <w:color w:val="0070C0"/>
        </w:rPr>
        <w:commentReference w:id="51"/>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2" w:name="_Toc440985138"/>
      <w:r>
        <w:rPr>
          <w:b/>
        </w:rPr>
        <w:br w:type="page"/>
      </w:r>
      <w:r w:rsidR="002649F5">
        <w:rPr>
          <w:b/>
        </w:rPr>
        <w:lastRenderedPageBreak/>
        <w:t>7</w:t>
      </w:r>
      <w:r w:rsidR="000F2962" w:rsidRPr="00285913">
        <w:rPr>
          <w:b/>
        </w:rPr>
        <w:t xml:space="preserve"> </w:t>
      </w:r>
      <w:bookmarkStart w:id="53" w:name="_Toc440985139"/>
      <w:r w:rsidRPr="00285913">
        <w:rPr>
          <w:b/>
        </w:rPr>
        <w:t>Metodología</w:t>
      </w:r>
      <w:bookmarkEnd w:id="53"/>
    </w:p>
    <w:bookmarkEnd w:id="52"/>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commentRangeStart w:id="54"/>
    <w:p w14:paraId="315EA5DC" w14:textId="74FFD301" w:rsidR="000F2962" w:rsidRDefault="00C44C0E" w:rsidP="000F2962">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AB7xcywCAABUBAAADgAAAAAAAAAAAAAAAAAuAgAAZHJz&#10;L2Uyb0RvYy54bWxQSwECLQAUAAYACAAAACEAoMf1At4AAAAHAQAADwAAAAAAAAAAAAAAAACGBAAA&#10;ZHJzL2Rvd25yZXYueG1sUEsFBgAAAAAEAAQA8wAAAJEFAAAAAA==&#10;">
                <v:textbo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v:textbox>
                <w10:wrap type="square" anchorx="margin"/>
              </v:shape>
            </w:pict>
          </mc:Fallback>
        </mc:AlternateContent>
      </w:r>
      <w:r w:rsidR="007B5E42">
        <w:rPr>
          <w:rFonts w:cs="Times New Roman"/>
          <w:b/>
          <w:szCs w:val="24"/>
        </w:rPr>
        <w:t xml:space="preserve"> </w:t>
      </w:r>
      <w:commentRangeEnd w:id="54"/>
      <w:r w:rsidR="007B5E42">
        <w:rPr>
          <w:rStyle w:val="Refdecomentario"/>
        </w:rPr>
        <w:commentReference w:id="54"/>
      </w:r>
    </w:p>
    <w:p w14:paraId="06DDC413" w14:textId="0869C69A" w:rsidR="00611D76" w:rsidRDefault="00A71B2F" w:rsidP="000F2962">
      <w:pPr>
        <w:jc w:val="center"/>
        <w:rPr>
          <w:rFonts w:cs="Times New Roman"/>
          <w:b/>
          <w:szCs w:val="24"/>
        </w:rPr>
      </w:pPr>
      <w:commentRangeStart w:id="55"/>
      <w:r>
        <w:rPr>
          <w:rFonts w:cs="Times New Roman"/>
          <w:b/>
          <w:szCs w:val="24"/>
        </w:rPr>
        <w:t xml:space="preserve"> </w:t>
      </w:r>
      <w:commentRangeEnd w:id="55"/>
      <w:r>
        <w:rPr>
          <w:rStyle w:val="Refdecomentario"/>
        </w:rPr>
        <w:commentReference w:id="55"/>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6"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6"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6"/>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57"/>
      <w:r w:rsidRPr="007F16AA">
        <w:rPr>
          <w:rFonts w:cs="Times New Roman"/>
          <w:szCs w:val="24"/>
        </w:rPr>
        <w:t>T</w:t>
      </w:r>
      <w:commentRangeEnd w:id="57"/>
      <w:r w:rsidR="000F68C2" w:rsidRPr="007F16AA">
        <w:rPr>
          <w:rStyle w:val="Refdecomentario"/>
          <w:sz w:val="24"/>
          <w:szCs w:val="24"/>
        </w:rPr>
        <w:commentReference w:id="57"/>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58"/>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58"/>
      <w:r w:rsidR="00B226DE">
        <w:rPr>
          <w:rStyle w:val="Refdecomentario"/>
        </w:rPr>
        <w:commentReference w:id="58"/>
      </w:r>
      <w:r w:rsidRPr="004B3744">
        <w:rPr>
          <w:rFonts w:cs="Times New Roman"/>
          <w:sz w:val="20"/>
          <w:szCs w:val="20"/>
        </w:rPr>
        <w:t>Adaptación de estilos básicos de citación (American Psychological Association,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59"/>
      <w:r w:rsidRPr="007F16AA">
        <w:rPr>
          <w:rFonts w:cs="Times New Roman"/>
          <w:szCs w:val="24"/>
        </w:rPr>
        <w:t xml:space="preserve">Tabla 2. </w:t>
      </w:r>
      <w:commentRangeEnd w:id="59"/>
      <w:r w:rsidR="00B226DE">
        <w:rPr>
          <w:rStyle w:val="Refdecomentario"/>
        </w:rPr>
        <w:commentReference w:id="59"/>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0"/>
            <w:r w:rsidRPr="004B3744">
              <w:rPr>
                <w:rFonts w:cs="Times New Roman"/>
                <w:sz w:val="20"/>
                <w:szCs w:val="20"/>
              </w:rPr>
              <w:t>4</w:t>
            </w:r>
            <w:commentRangeEnd w:id="60"/>
            <w:r w:rsidR="00234912">
              <w:rPr>
                <w:rStyle w:val="Refdecomentario"/>
              </w:rPr>
              <w:commentReference w:id="60"/>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commentRangeStart w:id="61"/>
      <w:r w:rsidR="001A731E">
        <w:rPr>
          <w:rFonts w:cs="Times New Roman"/>
          <w:sz w:val="20"/>
          <w:szCs w:val="20"/>
        </w:rPr>
        <w:t>.</w:t>
      </w:r>
      <w:commentRangeEnd w:id="61"/>
      <w:r w:rsidR="008756D6">
        <w:rPr>
          <w:rStyle w:val="Refdecomentario"/>
        </w:rPr>
        <w:commentReference w:id="61"/>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2" w:name="_Toc440985141"/>
      <w:r>
        <w:rPr>
          <w:b/>
        </w:rPr>
        <w:lastRenderedPageBreak/>
        <w:t>9</w:t>
      </w:r>
      <w:r w:rsidR="000F2962" w:rsidRPr="00285913">
        <w:rPr>
          <w:b/>
        </w:rPr>
        <w:t xml:space="preserve"> Discusión</w:t>
      </w:r>
      <w:bookmarkEnd w:id="62"/>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3" w:name="_Toc440985142"/>
      <w:r>
        <w:rPr>
          <w:b/>
        </w:rPr>
        <w:lastRenderedPageBreak/>
        <w:t>10</w:t>
      </w:r>
      <w:r w:rsidR="000F2962" w:rsidRPr="00285913">
        <w:rPr>
          <w:b/>
        </w:rPr>
        <w:t xml:space="preserve"> Conclusiones</w:t>
      </w:r>
      <w:bookmarkEnd w:id="63"/>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4" w:name="_Toc440985143"/>
      <w:r>
        <w:rPr>
          <w:b/>
        </w:rPr>
        <w:br w:type="page"/>
      </w:r>
      <w:commentRangeStart w:id="65"/>
      <w:r w:rsidR="0065676B" w:rsidRPr="00285913">
        <w:rPr>
          <w:b/>
        </w:rPr>
        <w:lastRenderedPageBreak/>
        <w:t>R</w:t>
      </w:r>
      <w:commentRangeEnd w:id="65"/>
      <w:r w:rsidR="0065676B" w:rsidRPr="00285913">
        <w:rPr>
          <w:rStyle w:val="Refdecomentario"/>
          <w:rFonts w:cs="Times New Roman"/>
          <w:b/>
          <w:szCs w:val="24"/>
        </w:rPr>
        <w:commentReference w:id="65"/>
      </w:r>
      <w:r w:rsidR="0065676B" w:rsidRPr="00285913">
        <w:rPr>
          <w:b/>
        </w:rPr>
        <w:t>eferencias</w:t>
      </w:r>
      <w:bookmarkEnd w:id="64"/>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66"/>
      <w:r w:rsidRPr="00241FB2">
        <w:rPr>
          <w:rFonts w:cs="Times New Roman"/>
          <w:szCs w:val="24"/>
        </w:rPr>
        <w:t>A</w:t>
      </w:r>
      <w:commentRangeEnd w:id="66"/>
      <w:r w:rsidRPr="00241FB2">
        <w:rPr>
          <w:rStyle w:val="Refdecomentario"/>
          <w:rFonts w:cs="Times New Roman"/>
          <w:szCs w:val="24"/>
        </w:rPr>
        <w:commentReference w:id="66"/>
      </w:r>
      <w:r w:rsidRPr="00241FB2">
        <w:rPr>
          <w:rFonts w:cs="Times New Roman"/>
          <w:szCs w:val="24"/>
        </w:rPr>
        <w:t xml:space="preserve">merican Psychological Association. (2010). </w:t>
      </w:r>
      <w:r w:rsidRPr="00241FB2">
        <w:rPr>
          <w:rFonts w:cs="Times New Roman"/>
          <w:i/>
          <w:szCs w:val="24"/>
        </w:rPr>
        <w:t>Manual de publicaciones de la American Psychological Association</w:t>
      </w:r>
      <w:r w:rsidRPr="00241FB2">
        <w:rPr>
          <w:rFonts w:cs="Times New Roman"/>
          <w:szCs w:val="24"/>
        </w:rPr>
        <w:t xml:space="preserve"> (3 ed.). México: Manual Moderno.</w:t>
      </w:r>
    </w:p>
    <w:p w14:paraId="46CDCBCD" w14:textId="77777777" w:rsidR="0065676B" w:rsidRPr="00A35A00" w:rsidRDefault="0065676B" w:rsidP="0065676B">
      <w:pPr>
        <w:spacing w:line="276" w:lineRule="auto"/>
        <w:ind w:left="709" w:hanging="709"/>
        <w:rPr>
          <w:rFonts w:cs="Times New Roman"/>
          <w:szCs w:val="24"/>
          <w:lang w:val="en-US"/>
        </w:rPr>
      </w:pPr>
      <w:commentRangeStart w:id="67"/>
      <w:r w:rsidRPr="00241FB2">
        <w:rPr>
          <w:rFonts w:cs="Times New Roman"/>
          <w:szCs w:val="24"/>
        </w:rPr>
        <w:t>A</w:t>
      </w:r>
      <w:commentRangeEnd w:id="67"/>
      <w:r w:rsidRPr="00241FB2">
        <w:rPr>
          <w:rStyle w:val="Refdecomentario"/>
          <w:rFonts w:cs="Times New Roman"/>
          <w:szCs w:val="24"/>
        </w:rPr>
        <w:commentReference w:id="67"/>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r w:rsidRPr="00A35A00">
        <w:rPr>
          <w:rFonts w:cs="Times New Roman"/>
          <w:szCs w:val="24"/>
          <w:lang w:val="en-US"/>
        </w:rPr>
        <w:t xml:space="preserve">Medellín: </w:t>
      </w:r>
      <w:proofErr w:type="spellStart"/>
      <w:r w:rsidRPr="00A35A00">
        <w:rPr>
          <w:rFonts w:cs="Times New Roman"/>
          <w:szCs w:val="24"/>
          <w:lang w:val="en-US"/>
        </w:rPr>
        <w:t>Fondo</w:t>
      </w:r>
      <w:proofErr w:type="spellEnd"/>
      <w:r w:rsidRPr="00A35A00">
        <w:rPr>
          <w:rFonts w:cs="Times New Roman"/>
          <w:szCs w:val="24"/>
          <w:lang w:val="en-US"/>
        </w:rPr>
        <w:t xml:space="preserve"> Editorial CIB. </w:t>
      </w:r>
    </w:p>
    <w:p w14:paraId="601058A7" w14:textId="77777777" w:rsidR="0065676B" w:rsidRPr="00A35A00" w:rsidRDefault="0065676B" w:rsidP="0065676B">
      <w:pPr>
        <w:spacing w:line="276" w:lineRule="auto"/>
        <w:ind w:left="709" w:hanging="709"/>
        <w:rPr>
          <w:rFonts w:cs="Times New Roman"/>
          <w:szCs w:val="24"/>
          <w:lang w:val="en-US"/>
        </w:rPr>
      </w:pPr>
      <w:commentRangeStart w:id="68"/>
      <w:r w:rsidRPr="00A35A00">
        <w:rPr>
          <w:rFonts w:cs="Times New Roman"/>
          <w:szCs w:val="24"/>
          <w:lang w:val="en-US"/>
        </w:rPr>
        <w:t>B</w:t>
      </w:r>
      <w:commentRangeEnd w:id="68"/>
      <w:r w:rsidRPr="00241FB2">
        <w:rPr>
          <w:rStyle w:val="Refdecomentario"/>
          <w:rFonts w:cs="Times New Roman"/>
          <w:szCs w:val="24"/>
        </w:rPr>
        <w:commentReference w:id="68"/>
      </w:r>
      <w:r w:rsidRPr="00A35A00">
        <w:rPr>
          <w:rFonts w:cs="Times New Roman"/>
          <w:szCs w:val="24"/>
          <w:lang w:val="en-US"/>
        </w:rPr>
        <w:t xml:space="preserve">aker, D. W., </w:t>
      </w:r>
      <w:proofErr w:type="spellStart"/>
      <w:r w:rsidRPr="00A35A00">
        <w:rPr>
          <w:rFonts w:cs="Times New Roman"/>
          <w:szCs w:val="24"/>
          <w:lang w:val="en-US"/>
        </w:rPr>
        <w:t>Gazmararian</w:t>
      </w:r>
      <w:proofErr w:type="spellEnd"/>
      <w:r w:rsidRPr="00A35A00">
        <w:rPr>
          <w:rFonts w:cs="Times New Roman"/>
          <w:szCs w:val="24"/>
          <w:lang w:val="en-US"/>
        </w:rPr>
        <w:t xml:space="preserve">, J. A., Williams, M. V, Scott, T., Parker, R. M., Green, D., … </w:t>
      </w:r>
      <w:r w:rsidRPr="000C3D3F">
        <w:rPr>
          <w:rFonts w:cs="Times New Roman"/>
          <w:szCs w:val="24"/>
          <w:lang w:val="en-US"/>
        </w:rPr>
        <w:t xml:space="preserve">Peel, J. (2002). </w:t>
      </w:r>
      <w:r w:rsidRPr="00A35A00">
        <w:rPr>
          <w:rFonts w:cs="Times New Roman"/>
          <w:szCs w:val="24"/>
          <w:lang w:val="en-US"/>
        </w:rPr>
        <w:t xml:space="preserve">Functional health literacy and the risk of hospital admission among Medicare managed care enrollees. </w:t>
      </w:r>
      <w:r w:rsidRPr="00A35A00">
        <w:rPr>
          <w:rFonts w:cs="Times New Roman"/>
          <w:i/>
          <w:szCs w:val="24"/>
          <w:lang w:val="en-US"/>
        </w:rPr>
        <w:t>American Journal of Public Health</w:t>
      </w:r>
      <w:r w:rsidRPr="00A35A00">
        <w:rPr>
          <w:rFonts w:cs="Times New Roman"/>
          <w:szCs w:val="24"/>
          <w:lang w:val="en-US"/>
        </w:rPr>
        <w:t xml:space="preserve">, </w:t>
      </w:r>
      <w:r w:rsidRPr="00A35A00">
        <w:rPr>
          <w:rFonts w:cs="Times New Roman"/>
          <w:i/>
          <w:szCs w:val="24"/>
          <w:lang w:val="en-US"/>
        </w:rPr>
        <w:t>92</w:t>
      </w:r>
      <w:r w:rsidRPr="00A35A00">
        <w:rPr>
          <w:rFonts w:cs="Times New Roman"/>
          <w:szCs w:val="24"/>
          <w:lang w:val="en-US"/>
        </w:rPr>
        <w:t>(8), 1278–1283.</w:t>
      </w:r>
    </w:p>
    <w:p w14:paraId="6E25EF0F" w14:textId="7576275B" w:rsidR="0065676B" w:rsidRDefault="0065676B" w:rsidP="0069303C">
      <w:pPr>
        <w:spacing w:line="276" w:lineRule="auto"/>
        <w:ind w:left="709" w:hanging="709"/>
        <w:rPr>
          <w:rFonts w:cs="Times New Roman"/>
          <w:szCs w:val="24"/>
        </w:rPr>
      </w:pPr>
      <w:commentRangeStart w:id="69"/>
      <w:proofErr w:type="spellStart"/>
      <w:r w:rsidRPr="00A35A00">
        <w:rPr>
          <w:rFonts w:cs="Times New Roman"/>
          <w:szCs w:val="24"/>
          <w:lang w:val="en-US"/>
        </w:rPr>
        <w:t>B</w:t>
      </w:r>
      <w:commentRangeEnd w:id="69"/>
      <w:r w:rsidRPr="00241FB2">
        <w:rPr>
          <w:rStyle w:val="Refdecomentario"/>
          <w:rFonts w:cs="Times New Roman"/>
          <w:szCs w:val="24"/>
        </w:rPr>
        <w:commentReference w:id="69"/>
      </w:r>
      <w:r w:rsidRPr="00A35A00">
        <w:rPr>
          <w:rFonts w:cs="Times New Roman"/>
          <w:szCs w:val="24"/>
          <w:lang w:val="en-US"/>
        </w:rPr>
        <w:t>elloch</w:t>
      </w:r>
      <w:proofErr w:type="spellEnd"/>
      <w:r w:rsidRPr="00A35A00">
        <w:rPr>
          <w:rFonts w:cs="Times New Roman"/>
          <w:szCs w:val="24"/>
          <w:lang w:val="en-US"/>
        </w:rPr>
        <w:t xml:space="preserve">, A., </w:t>
      </w:r>
      <w:proofErr w:type="spellStart"/>
      <w:r w:rsidRPr="00A35A00">
        <w:rPr>
          <w:rFonts w:cs="Times New Roman"/>
          <w:szCs w:val="24"/>
          <w:lang w:val="en-US"/>
        </w:rPr>
        <w:t>Morillo</w:t>
      </w:r>
      <w:proofErr w:type="spellEnd"/>
      <w:r w:rsidRPr="00A35A00">
        <w:rPr>
          <w:rFonts w:cs="Times New Roman"/>
          <w:szCs w:val="24"/>
          <w:lang w:val="en-US"/>
        </w:rPr>
        <w:t xml:space="preserve">, C., Luciano, J. V., García-Soriano, G., </w:t>
      </w:r>
      <w:proofErr w:type="spellStart"/>
      <w:r w:rsidRPr="00A35A00">
        <w:rPr>
          <w:rFonts w:cs="Times New Roman"/>
          <w:szCs w:val="24"/>
          <w:lang w:val="en-US"/>
        </w:rPr>
        <w:t>Cabedo</w:t>
      </w:r>
      <w:proofErr w:type="spellEnd"/>
      <w:r w:rsidRPr="00A35A00">
        <w:rPr>
          <w:rFonts w:cs="Times New Roman"/>
          <w:szCs w:val="24"/>
          <w:lang w:val="en-US"/>
        </w:rPr>
        <w:t xml:space="preserve">, E., &amp; </w:t>
      </w:r>
      <w:proofErr w:type="spellStart"/>
      <w:r w:rsidRPr="00A35A00">
        <w:rPr>
          <w:rFonts w:cs="Times New Roman"/>
          <w:szCs w:val="24"/>
          <w:lang w:val="en-US"/>
        </w:rPr>
        <w:t>Carrió</w:t>
      </w:r>
      <w:proofErr w:type="spellEnd"/>
      <w:r w:rsidRPr="00A35A00">
        <w:rPr>
          <w:rFonts w:cs="Times New Roman"/>
          <w:szCs w:val="24"/>
          <w:lang w:val="en-US"/>
        </w:rPr>
        <w:t xml:space="preserve">, C. (2010). Dysfunctional belief domains related to obsessive-compulsive disorder: A further examination of their dimensionality and specificity. </w:t>
      </w:r>
      <w:r w:rsidRPr="00241FB2">
        <w:rPr>
          <w:rFonts w:cs="Times New Roman"/>
          <w:i/>
          <w:szCs w:val="24"/>
        </w:rPr>
        <w:t>Spanish Journal of Psychology</w:t>
      </w:r>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70"/>
      <w:r>
        <w:rPr>
          <w:rFonts w:cs="Times New Roman"/>
          <w:szCs w:val="24"/>
        </w:rPr>
        <w:t>B</w:t>
      </w:r>
      <w:commentRangeEnd w:id="70"/>
      <w:r>
        <w:rPr>
          <w:rStyle w:val="Refdecomentario"/>
        </w:rPr>
        <w:commentReference w:id="70"/>
      </w:r>
      <w:r>
        <w:rPr>
          <w:rFonts w:cs="Times New Roman"/>
          <w:szCs w:val="24"/>
        </w:rPr>
        <w:t xml:space="preserve">iblioteca Universidad de San Buenaventura [BiblioUSB]. (3 de mayo de 2016). </w:t>
      </w:r>
      <w:r w:rsidRPr="001D2107">
        <w:rPr>
          <w:rFonts w:cs="Times New Roman"/>
          <w:i/>
          <w:szCs w:val="24"/>
        </w:rPr>
        <w:t>Consulta Biblioteca Digital USB Colombia http://bibliotecadigital.usb.edu.co/ acceso a más de 2.600 documentos en texto completo. #Biblioteca #USBMed</w:t>
      </w:r>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71"/>
      <w:r w:rsidRPr="00E10DFE">
        <w:rPr>
          <w:rFonts w:cs="Times New Roman"/>
          <w:szCs w:val="24"/>
        </w:rPr>
        <w:t>B</w:t>
      </w:r>
      <w:commentRangeEnd w:id="71"/>
      <w:r w:rsidRPr="00241FB2">
        <w:rPr>
          <w:rStyle w:val="Refdecomentario"/>
          <w:rFonts w:cs="Times New Roman"/>
          <w:szCs w:val="24"/>
        </w:rPr>
        <w:commentReference w:id="71"/>
      </w:r>
      <w:r w:rsidRPr="00E10DFE">
        <w:rPr>
          <w:rFonts w:cs="Times New Roman"/>
          <w:szCs w:val="24"/>
        </w:rPr>
        <w:t xml:space="preserve">urke, K. C., Burke, J. D., Rae, D. S., &amp; Reiger, D. A. (1991). </w:t>
      </w:r>
      <w:r w:rsidRPr="00A35A00">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Archives of General Psychiatry</w:t>
      </w:r>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72"/>
      <w:r w:rsidRPr="00241FB2">
        <w:rPr>
          <w:rFonts w:cs="Times New Roman"/>
          <w:szCs w:val="24"/>
        </w:rPr>
        <w:t>C</w:t>
      </w:r>
      <w:commentRangeEnd w:id="72"/>
      <w:r w:rsidRPr="00241FB2">
        <w:rPr>
          <w:rStyle w:val="Refdecomentario"/>
          <w:rFonts w:cs="Times New Roman"/>
          <w:szCs w:val="24"/>
        </w:rPr>
        <w:commentReference w:id="72"/>
      </w:r>
      <w:r w:rsidRPr="00241FB2">
        <w:rPr>
          <w:rFonts w:cs="Times New Roman"/>
          <w:szCs w:val="24"/>
        </w:rPr>
        <w:t xml:space="preserve">abrera, R., Mayo, C., Suárez, N., Infante, C., Náquira,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73"/>
      <w:r w:rsidRPr="00241FB2">
        <w:rPr>
          <w:rFonts w:cs="Times New Roman"/>
          <w:szCs w:val="24"/>
        </w:rPr>
        <w:t>C</w:t>
      </w:r>
      <w:commentRangeEnd w:id="73"/>
      <w:r w:rsidRPr="00241FB2">
        <w:rPr>
          <w:rStyle w:val="Refdecomentario"/>
          <w:rFonts w:cs="Times New Roman"/>
          <w:szCs w:val="24"/>
        </w:rPr>
        <w:commentReference w:id="73"/>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74"/>
      <w:r w:rsidRPr="00241FB2">
        <w:rPr>
          <w:rFonts w:cs="Times New Roman"/>
          <w:szCs w:val="24"/>
        </w:rPr>
        <w:t>C</w:t>
      </w:r>
      <w:commentRangeEnd w:id="74"/>
      <w:r w:rsidRPr="00241FB2">
        <w:rPr>
          <w:rStyle w:val="Refdecomentario"/>
          <w:rFonts w:cs="Times New Roman"/>
          <w:szCs w:val="24"/>
        </w:rPr>
        <w:commentReference w:id="74"/>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75"/>
      <w:r w:rsidRPr="00241FB2">
        <w:rPr>
          <w:rFonts w:cs="Times New Roman"/>
          <w:szCs w:val="24"/>
        </w:rPr>
        <w:t>E</w:t>
      </w:r>
      <w:commentRangeEnd w:id="75"/>
      <w:r w:rsidRPr="00241FB2">
        <w:rPr>
          <w:rStyle w:val="Refdecomentario"/>
          <w:rFonts w:cs="Times New Roman"/>
          <w:szCs w:val="24"/>
        </w:rPr>
        <w:commentReference w:id="75"/>
      </w:r>
      <w:r w:rsidRPr="00241FB2">
        <w:rPr>
          <w:rFonts w:cs="Times New Roman"/>
          <w:szCs w:val="24"/>
        </w:rPr>
        <w:t xml:space="preserve">l Espectador. (2012, agosto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76"/>
      <w:r w:rsidRPr="00241FB2">
        <w:rPr>
          <w:rFonts w:cs="Times New Roman"/>
          <w:szCs w:val="24"/>
        </w:rPr>
        <w:t>F</w:t>
      </w:r>
      <w:commentRangeEnd w:id="76"/>
      <w:r w:rsidRPr="00241FB2">
        <w:rPr>
          <w:rStyle w:val="Refdecomentario"/>
          <w:rFonts w:cs="Times New Roman"/>
          <w:szCs w:val="24"/>
        </w:rPr>
        <w:commentReference w:id="76"/>
      </w:r>
      <w:r w:rsidRPr="00241FB2">
        <w:rPr>
          <w:rFonts w:cs="Times New Roman"/>
          <w:szCs w:val="24"/>
        </w:rPr>
        <w:t xml:space="preserve">lores, J. C., Ostrosky, F., &amp; Lozano, A. (2012). </w:t>
      </w:r>
      <w:r w:rsidRPr="00241FB2">
        <w:rPr>
          <w:rFonts w:cs="Times New Roman"/>
          <w:i/>
          <w:szCs w:val="24"/>
        </w:rPr>
        <w:t>Banfe: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F</w:t>
      </w:r>
      <w:commentRangeEnd w:id="77"/>
      <w:r w:rsidRPr="00241FB2">
        <w:rPr>
          <w:rStyle w:val="Refdecomentario"/>
          <w:rFonts w:cs="Times New Roman"/>
          <w:szCs w:val="24"/>
        </w:rPr>
        <w:commentReference w:id="77"/>
      </w:r>
      <w:r w:rsidRPr="00241FB2">
        <w:rPr>
          <w:rFonts w:cs="Times New Roman"/>
          <w:szCs w:val="24"/>
        </w:rPr>
        <w:t xml:space="preserve">undación del Español Urgente. (2012). Fundéu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lastRenderedPageBreak/>
        <w:t>G</w:t>
      </w:r>
      <w:commentRangeEnd w:id="78"/>
      <w:r w:rsidRPr="00241FB2">
        <w:rPr>
          <w:rStyle w:val="Refdecomentario"/>
          <w:rFonts w:cs="Times New Roman"/>
          <w:szCs w:val="24"/>
        </w:rPr>
        <w:commentReference w:id="78"/>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E10DFE" w:rsidRDefault="0065676B" w:rsidP="0065676B">
      <w:pPr>
        <w:spacing w:line="276" w:lineRule="auto"/>
        <w:ind w:left="709" w:hanging="709"/>
        <w:rPr>
          <w:rFonts w:cs="Times New Roman"/>
          <w:szCs w:val="24"/>
        </w:rPr>
      </w:pPr>
      <w:commentRangeStart w:id="79"/>
      <w:r w:rsidRPr="00241FB2">
        <w:rPr>
          <w:rFonts w:cs="Times New Roman"/>
          <w:szCs w:val="24"/>
        </w:rPr>
        <w:t>H</w:t>
      </w:r>
      <w:commentRangeEnd w:id="79"/>
      <w:r w:rsidRPr="00241FB2">
        <w:rPr>
          <w:rStyle w:val="Refdecomentario"/>
          <w:rFonts w:cs="Times New Roman"/>
          <w:szCs w:val="24"/>
        </w:rPr>
        <w:commentReference w:id="79"/>
      </w:r>
      <w:r w:rsidRPr="00241FB2">
        <w:rPr>
          <w:rFonts w:cs="Times New Roman"/>
          <w:szCs w:val="24"/>
        </w:rPr>
        <w:t xml:space="preserve">ooper, T. (Director). </w:t>
      </w:r>
      <w:r w:rsidRPr="003E015F">
        <w:rPr>
          <w:rFonts w:cs="Times New Roman"/>
          <w:szCs w:val="24"/>
        </w:rPr>
        <w:t xml:space="preserve">(2010). </w:t>
      </w:r>
      <w:r w:rsidRPr="003E015F">
        <w:rPr>
          <w:rFonts w:cs="Times New Roman"/>
          <w:i/>
          <w:szCs w:val="24"/>
        </w:rPr>
        <w:t>El Discurso del Rey [The King´s Speech]</w:t>
      </w:r>
      <w:r w:rsidRPr="003E015F">
        <w:rPr>
          <w:rFonts w:cs="Times New Roman"/>
          <w:szCs w:val="24"/>
        </w:rPr>
        <w:t xml:space="preserve">. </w:t>
      </w:r>
      <w:r w:rsidRPr="00E10DFE">
        <w:rPr>
          <w:rFonts w:cs="Times New Roman"/>
          <w:szCs w:val="24"/>
        </w:rPr>
        <w:t xml:space="preserve">Reino Unido: See Saw Films. </w:t>
      </w:r>
    </w:p>
    <w:p w14:paraId="57F94C78" w14:textId="77777777" w:rsidR="0065676B" w:rsidRPr="000C3D3F" w:rsidRDefault="0065676B" w:rsidP="0065676B">
      <w:pPr>
        <w:spacing w:line="276" w:lineRule="auto"/>
        <w:ind w:left="709" w:hanging="709"/>
        <w:rPr>
          <w:rFonts w:cs="Times New Roman"/>
          <w:szCs w:val="24"/>
          <w:lang w:val="en-US"/>
        </w:rPr>
      </w:pPr>
      <w:commentRangeStart w:id="80"/>
      <w:r w:rsidRPr="00A35A00">
        <w:rPr>
          <w:rFonts w:cs="Times New Roman"/>
          <w:szCs w:val="24"/>
          <w:lang w:val="en-US"/>
        </w:rPr>
        <w:t>I</w:t>
      </w:r>
      <w:commentRangeEnd w:id="80"/>
      <w:r w:rsidRPr="00241FB2">
        <w:rPr>
          <w:rStyle w:val="Refdecomentario"/>
          <w:rFonts w:cs="Times New Roman"/>
          <w:szCs w:val="24"/>
        </w:rPr>
        <w:commentReference w:id="80"/>
      </w:r>
      <w:r w:rsidRPr="00A35A00">
        <w:rPr>
          <w:rFonts w:cs="Times New Roman"/>
          <w:szCs w:val="24"/>
          <w:lang w:val="en-US"/>
        </w:rPr>
        <w:t xml:space="preserve">nstitute of Electrical and Electronics Engineers. </w:t>
      </w:r>
      <w:r w:rsidRPr="000C3D3F">
        <w:rPr>
          <w:rFonts w:cs="Times New Roman"/>
          <w:szCs w:val="24"/>
          <w:lang w:val="en-US"/>
        </w:rPr>
        <w:t xml:space="preserve">(2006). </w:t>
      </w:r>
      <w:r w:rsidRPr="000C3D3F">
        <w:rPr>
          <w:rFonts w:cs="Times New Roman"/>
          <w:i/>
          <w:szCs w:val="24"/>
          <w:lang w:val="en-US"/>
        </w:rPr>
        <w:t xml:space="preserve">IEEE Std P802.15.4/D6: Approved Draft Revision for IEEE Standard for Information </w:t>
      </w:r>
      <w:proofErr w:type="gramStart"/>
      <w:r w:rsidRPr="000C3D3F">
        <w:rPr>
          <w:rFonts w:cs="Times New Roman"/>
          <w:i/>
          <w:szCs w:val="24"/>
          <w:lang w:val="en-US"/>
        </w:rPr>
        <w:t>technology</w:t>
      </w:r>
      <w:proofErr w:type="gramEnd"/>
      <w:r w:rsidRPr="000C3D3F">
        <w:rPr>
          <w:rFonts w:cs="Times New Roman"/>
          <w:i/>
          <w:szCs w:val="24"/>
          <w:lang w:val="en-US"/>
        </w:rPr>
        <w:t>-Telecommunications and information exchange between systems-Local and metropolitan area networks-Specific requirements-Part 15.4b: Wireless Medium Access Control</w:t>
      </w:r>
      <w:r w:rsidRPr="000C3D3F">
        <w:rPr>
          <w:rFonts w:cs="Times New Roman"/>
          <w:szCs w:val="24"/>
          <w:lang w:val="en-US"/>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81"/>
      <w:r w:rsidRPr="000C3D3F">
        <w:rPr>
          <w:rFonts w:cs="Times New Roman"/>
          <w:szCs w:val="24"/>
          <w:lang w:val="en-US"/>
        </w:rPr>
        <w:t>I</w:t>
      </w:r>
      <w:commentRangeEnd w:id="81"/>
      <w:r w:rsidRPr="00241FB2">
        <w:rPr>
          <w:rStyle w:val="Refdecomentario"/>
          <w:rFonts w:cs="Times New Roman"/>
          <w:szCs w:val="24"/>
        </w:rPr>
        <w:commentReference w:id="81"/>
      </w:r>
      <w:r w:rsidRPr="000C3D3F">
        <w:rPr>
          <w:rFonts w:cs="Times New Roman"/>
          <w:szCs w:val="24"/>
          <w:lang w:val="en-US"/>
        </w:rPr>
        <w:t xml:space="preserve">nternational Business Machine -IBM-. (2013). </w:t>
      </w:r>
      <w:r w:rsidRPr="000C3D3F">
        <w:rPr>
          <w:rFonts w:cs="Times New Roman"/>
          <w:i/>
          <w:szCs w:val="24"/>
          <w:lang w:val="en-US"/>
        </w:rPr>
        <w:t>SPSS (</w:t>
      </w:r>
      <w:proofErr w:type="spellStart"/>
      <w:r w:rsidRPr="000C3D3F">
        <w:rPr>
          <w:rFonts w:cs="Times New Roman"/>
          <w:i/>
          <w:szCs w:val="24"/>
          <w:lang w:val="en-US"/>
        </w:rPr>
        <w:t>Versión</w:t>
      </w:r>
      <w:proofErr w:type="spellEnd"/>
      <w:r w:rsidRPr="000C3D3F">
        <w:rPr>
          <w:rFonts w:cs="Times New Roman"/>
          <w:i/>
          <w:szCs w:val="24"/>
          <w:lang w:val="en-US"/>
        </w:rPr>
        <w:t xml:space="preserve"> 22.0) [Software de </w:t>
      </w:r>
      <w:proofErr w:type="spellStart"/>
      <w:r w:rsidRPr="000C3D3F">
        <w:rPr>
          <w:rFonts w:cs="Times New Roman"/>
          <w:i/>
          <w:szCs w:val="24"/>
          <w:lang w:val="en-US"/>
        </w:rPr>
        <w:t>computación</w:t>
      </w:r>
      <w:proofErr w:type="spellEnd"/>
      <w:r w:rsidRPr="000C3D3F">
        <w:rPr>
          <w:rFonts w:cs="Times New Roman"/>
          <w:i/>
          <w:szCs w:val="24"/>
          <w:lang w:val="en-US"/>
        </w:rPr>
        <w:t>]</w:t>
      </w:r>
      <w:r w:rsidRPr="000C3D3F">
        <w:rPr>
          <w:rFonts w:cs="Times New Roman"/>
          <w:szCs w:val="24"/>
          <w:lang w:val="en-US"/>
        </w:rPr>
        <w:t xml:space="preserve">. </w:t>
      </w:r>
      <w:r w:rsidRPr="00241FB2">
        <w:rPr>
          <w:rFonts w:cs="Times New Roman"/>
          <w:szCs w:val="24"/>
        </w:rPr>
        <w:t>Armonk, NY: IBM.</w:t>
      </w:r>
    </w:p>
    <w:p w14:paraId="5FAD1FA1" w14:textId="77777777" w:rsidR="0065676B" w:rsidRPr="00241FB2" w:rsidRDefault="0065676B" w:rsidP="0065676B">
      <w:pPr>
        <w:spacing w:line="276" w:lineRule="auto"/>
        <w:rPr>
          <w:rFonts w:cs="Times New Roman"/>
          <w:szCs w:val="24"/>
        </w:rPr>
      </w:pPr>
      <w:commentRangeStart w:id="82"/>
      <w:r w:rsidRPr="00241FB2">
        <w:rPr>
          <w:rFonts w:cs="Times New Roman"/>
          <w:szCs w:val="24"/>
        </w:rPr>
        <w:t>L</w:t>
      </w:r>
      <w:commentRangeEnd w:id="82"/>
      <w:r w:rsidRPr="00241FB2">
        <w:rPr>
          <w:rStyle w:val="Refdecomentario"/>
          <w:rFonts w:cs="Times New Roman"/>
          <w:szCs w:val="24"/>
        </w:rPr>
        <w:commentReference w:id="82"/>
      </w:r>
      <w:r w:rsidRPr="00241FB2">
        <w:rPr>
          <w:rFonts w:cs="Times New Roman"/>
          <w:szCs w:val="24"/>
        </w:rPr>
        <w:t xml:space="preserve">ondoño, C., &amp; Velasco, R. M. (2015). Estilo de afrontamiento, optimismo disposicional, depresión, imagen corporal, IMC, y riesgo de TCA como predictores de calidad de vida relacionada con la salud. </w:t>
      </w:r>
      <w:r w:rsidRPr="00241FB2">
        <w:rPr>
          <w:rFonts w:cs="Times New Roman"/>
          <w:i/>
          <w:szCs w:val="24"/>
        </w:rPr>
        <w:t>Psychologia: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83"/>
      <w:r w:rsidRPr="00241FB2">
        <w:rPr>
          <w:rFonts w:cs="Times New Roman"/>
          <w:szCs w:val="24"/>
        </w:rPr>
        <w:t>R</w:t>
      </w:r>
      <w:commentRangeEnd w:id="83"/>
      <w:r w:rsidRPr="00241FB2">
        <w:rPr>
          <w:rStyle w:val="Refdecomentario"/>
          <w:rFonts w:cs="Times New Roman"/>
          <w:szCs w:val="24"/>
        </w:rPr>
        <w:commentReference w:id="83"/>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84"/>
      <w:r w:rsidRPr="00241FB2">
        <w:rPr>
          <w:rFonts w:cs="Times New Roman"/>
          <w:szCs w:val="24"/>
        </w:rPr>
        <w:t>R</w:t>
      </w:r>
      <w:commentRangeEnd w:id="84"/>
      <w:r w:rsidRPr="00241FB2">
        <w:rPr>
          <w:rStyle w:val="Refdecomentario"/>
          <w:rFonts w:cs="Times New Roman"/>
          <w:szCs w:val="24"/>
        </w:rPr>
        <w:commentReference w:id="84"/>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85"/>
      <w:r w:rsidRPr="00241FB2">
        <w:rPr>
          <w:rFonts w:cs="Times New Roman"/>
          <w:szCs w:val="24"/>
        </w:rPr>
        <w:t>R</w:t>
      </w:r>
      <w:commentRangeEnd w:id="85"/>
      <w:r w:rsidRPr="00241FB2">
        <w:rPr>
          <w:rStyle w:val="Refdecomentario"/>
          <w:rFonts w:cs="Times New Roman"/>
          <w:szCs w:val="24"/>
        </w:rPr>
        <w:commentReference w:id="85"/>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86"/>
      <w:r w:rsidRPr="00241FB2">
        <w:rPr>
          <w:rFonts w:cs="Times New Roman"/>
          <w:szCs w:val="24"/>
        </w:rPr>
        <w:t>U</w:t>
      </w:r>
      <w:commentRangeEnd w:id="86"/>
      <w:r w:rsidRPr="00241FB2">
        <w:rPr>
          <w:rStyle w:val="Refdecomentario"/>
          <w:rFonts w:cs="Times New Roman"/>
          <w:szCs w:val="24"/>
        </w:rPr>
        <w:commentReference w:id="86"/>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87" w:name="_Toc440985144"/>
      <w:commentRangeStart w:id="88"/>
      <w:r w:rsidRPr="00285913">
        <w:rPr>
          <w:b/>
        </w:rPr>
        <w:lastRenderedPageBreak/>
        <w:t>A</w:t>
      </w:r>
      <w:commentRangeEnd w:id="88"/>
      <w:r w:rsidR="002225AA">
        <w:rPr>
          <w:rStyle w:val="Refdecomentario"/>
        </w:rPr>
        <w:commentReference w:id="88"/>
      </w:r>
      <w:r w:rsidRPr="00285913">
        <w:rPr>
          <w:b/>
        </w:rPr>
        <w:t>nexos</w:t>
      </w:r>
      <w:bookmarkEnd w:id="87"/>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77777777"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 xml:space="preserve">(Colombia. </w:t>
      </w:r>
      <w:r w:rsidRPr="007F0415">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408C9BB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color w:val="0070C0"/>
          <w:szCs w:val="24"/>
        </w:rPr>
        <w:fldChar w:fldCharType="begin" w:fldLock="1"/>
      </w:r>
      <w:r w:rsidRPr="00F30107">
        <w:rPr>
          <w:rFonts w:cs="Times New Roman"/>
          <w:color w:val="0070C0"/>
          <w:szCs w:val="24"/>
        </w:rPr>
        <w:instrText xml:space="preserve">ADDIN Mendeley Bibliography CSL_BIBLIOGRAPHY </w:instrText>
      </w:r>
      <w:r w:rsidRPr="00F30107">
        <w:rPr>
          <w:rFonts w:cs="Times New Roman"/>
          <w:color w:val="0070C0"/>
          <w:szCs w:val="24"/>
        </w:rPr>
        <w:fldChar w:fldCharType="separate"/>
      </w:r>
      <w:r w:rsidRPr="00F30107">
        <w:rPr>
          <w:rFonts w:cs="Times New Roman"/>
          <w:noProof/>
          <w:color w:val="0070C0"/>
          <w:szCs w:val="24"/>
        </w:rPr>
        <w:t xml:space="preserve">Colombia. Congreso de la República. (1994). </w:t>
      </w:r>
      <w:r w:rsidRPr="00F30107">
        <w:rPr>
          <w:rFonts w:cs="Times New Roman"/>
          <w:i/>
          <w:iCs/>
          <w:noProof/>
          <w:color w:val="0070C0"/>
          <w:szCs w:val="24"/>
        </w:rPr>
        <w:t>Ley 133 de 1994 (mayo 23): por la cual se desarrolla el Decreto de Libertad Religiosa y de Cultos, reconocido en el artículo 19 de la Constitución Política</w:t>
      </w:r>
      <w:r w:rsidRPr="00F30107">
        <w:rPr>
          <w:rFonts w:cs="Times New Roman"/>
          <w:noProof/>
          <w:color w:val="0070C0"/>
          <w:szCs w:val="24"/>
        </w:rPr>
        <w:t>. Bogotá: Diario Oficial.</w:t>
      </w:r>
    </w:p>
    <w:p w14:paraId="6D3EAE5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06). </w:t>
      </w:r>
      <w:r w:rsidRPr="00F30107">
        <w:rPr>
          <w:rFonts w:cs="Times New Roman"/>
          <w:i/>
          <w:iCs/>
          <w:noProof/>
          <w:color w:val="0070C0"/>
          <w:szCs w:val="24"/>
        </w:rPr>
        <w:t>Ley 1098 de 2006 (noviembre 8): por la cual se expide el Código de la Infancia y la Adolescencia en Colombia</w:t>
      </w:r>
      <w:r w:rsidRPr="00F30107">
        <w:rPr>
          <w:rFonts w:cs="Times New Roman"/>
          <w:noProof/>
          <w:color w:val="0070C0"/>
          <w:szCs w:val="24"/>
        </w:rPr>
        <w:t>. Bogotá: Diario Oficial.</w:t>
      </w:r>
    </w:p>
    <w:p w14:paraId="18B3514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0). </w:t>
      </w:r>
      <w:r w:rsidRPr="00F30107">
        <w:rPr>
          <w:rFonts w:cs="Times New Roman"/>
          <w:i/>
          <w:iCs/>
          <w:noProof/>
          <w:color w:val="0070C0"/>
          <w:szCs w:val="24"/>
        </w:rPr>
        <w:t>Código penal y de procedimiento penal anotado</w:t>
      </w:r>
      <w:r w:rsidRPr="00F30107">
        <w:rPr>
          <w:rFonts w:cs="Times New Roman"/>
          <w:noProof/>
          <w:color w:val="0070C0"/>
          <w:szCs w:val="24"/>
        </w:rPr>
        <w:t>. Bogotá: Leyer.</w:t>
      </w:r>
    </w:p>
    <w:p w14:paraId="32417BBD"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4). </w:t>
      </w:r>
      <w:r w:rsidRPr="00F30107">
        <w:rPr>
          <w:rFonts w:cs="Times New Roman"/>
          <w:i/>
          <w:iCs/>
          <w:noProof/>
          <w:color w:val="0070C0"/>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F30107">
        <w:rPr>
          <w:rFonts w:cs="Times New Roman"/>
          <w:noProof/>
          <w:color w:val="0070C0"/>
          <w:szCs w:val="24"/>
        </w:rPr>
        <w:t>. Bogotá: Diario Oficial.</w:t>
      </w:r>
    </w:p>
    <w:p w14:paraId="1534D9EE"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traloría General de la Nación. (2003). </w:t>
      </w:r>
      <w:r w:rsidRPr="00F30107">
        <w:rPr>
          <w:rFonts w:cs="Times New Roman"/>
          <w:i/>
          <w:iCs/>
          <w:noProof/>
          <w:color w:val="0070C0"/>
          <w:szCs w:val="24"/>
        </w:rPr>
        <w:t>La deserción escolar en la educación básica media</w:t>
      </w:r>
      <w:r w:rsidRPr="00F30107">
        <w:rPr>
          <w:rFonts w:cs="Times New Roman"/>
          <w:noProof/>
          <w:color w:val="0070C0"/>
          <w:szCs w:val="24"/>
        </w:rPr>
        <w:t>. Bogotá: Contraloría.</w:t>
      </w:r>
    </w:p>
    <w:p w14:paraId="279931E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a). </w:t>
      </w:r>
      <w:r w:rsidRPr="00F30107">
        <w:rPr>
          <w:rFonts w:cs="Times New Roman"/>
          <w:i/>
          <w:iCs/>
          <w:noProof/>
          <w:color w:val="0070C0"/>
          <w:szCs w:val="24"/>
        </w:rPr>
        <w:t>Sentencia SU.805 de 2003: vía de hecho en proceso de lanzamiento por ocupacion de hecho / debido proceso de querellados - vulneración por actuaciones arbitrarias. M. P. Jaime Córdoba Triviño</w:t>
      </w:r>
      <w:r w:rsidRPr="00F30107">
        <w:rPr>
          <w:rFonts w:cs="Times New Roman"/>
          <w:noProof/>
          <w:color w:val="0070C0"/>
          <w:szCs w:val="24"/>
        </w:rPr>
        <w:t>. Bogotá: Corte Constitucional.</w:t>
      </w:r>
    </w:p>
    <w:p w14:paraId="3B1BB4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b). </w:t>
      </w:r>
      <w:r w:rsidRPr="00F30107">
        <w:rPr>
          <w:rFonts w:cs="Times New Roman"/>
          <w:i/>
          <w:iCs/>
          <w:noProof/>
          <w:color w:val="0070C0"/>
          <w:szCs w:val="24"/>
        </w:rPr>
        <w:t>Sentencia T-361 de 2003: acción de tutela instaurada por Elkis Patricia Jiménez Castro contra la Universidad Cooperativa de Colombia – Seccional Santa Marta. M.P. Manuel José Cepeda Espinosa</w:t>
      </w:r>
      <w:r w:rsidRPr="00F30107">
        <w:rPr>
          <w:rFonts w:cs="Times New Roman"/>
          <w:noProof/>
          <w:color w:val="0070C0"/>
          <w:szCs w:val="24"/>
        </w:rPr>
        <w:t>. Bogotá: Corte Constitucional.</w:t>
      </w:r>
    </w:p>
    <w:p w14:paraId="30EEF0D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6). </w:t>
      </w:r>
      <w:r w:rsidRPr="00F30107">
        <w:rPr>
          <w:rFonts w:cs="Times New Roman"/>
          <w:i/>
          <w:iCs/>
          <w:noProof/>
          <w:color w:val="0070C0"/>
          <w:szCs w:val="24"/>
        </w:rPr>
        <w:t>Sentencia T-264 de 2006: acción de tutela instaurada por Fanny Stella Lesmes Galarza, en representación de su menor hijo Paul Andrés Rodríguez Lesmes contra la Universidad de los Andes. M.P. Jaime Araújo Rentería</w:t>
      </w:r>
      <w:r w:rsidRPr="00F30107">
        <w:rPr>
          <w:rFonts w:cs="Times New Roman"/>
          <w:noProof/>
          <w:color w:val="0070C0"/>
          <w:szCs w:val="24"/>
        </w:rPr>
        <w:t>. Bogotá: Corte Constitucional.</w:t>
      </w:r>
    </w:p>
    <w:p w14:paraId="599A577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de Ciencia Tecnología e Innovación -Colciencias-. (2015). </w:t>
      </w:r>
      <w:r w:rsidRPr="00F30107">
        <w:rPr>
          <w:rFonts w:cs="Times New Roman"/>
          <w:i/>
          <w:iCs/>
          <w:noProof/>
          <w:color w:val="0070C0"/>
          <w:szCs w:val="24"/>
        </w:rPr>
        <w:t xml:space="preserve">Resultados finales de la Convocatoria Nacional para el Reconocimiento y Medición </w:t>
      </w:r>
      <w:r w:rsidRPr="00F30107">
        <w:rPr>
          <w:rFonts w:cs="Times New Roman"/>
          <w:i/>
          <w:iCs/>
          <w:noProof/>
          <w:color w:val="0070C0"/>
          <w:szCs w:val="24"/>
        </w:rPr>
        <w:lastRenderedPageBreak/>
        <w:t>de Grupos de Investigación, Desarrollo Tecnológico o de Innovación y para el Reconocimiento de Investigadores del SNCTeI</w:t>
      </w:r>
      <w:r w:rsidRPr="00F30107">
        <w:rPr>
          <w:rFonts w:cs="Times New Roman"/>
          <w:noProof/>
          <w:color w:val="0070C0"/>
          <w:szCs w:val="24"/>
        </w:rPr>
        <w:t>. Bogotá: Colciencias.</w:t>
      </w:r>
    </w:p>
    <w:p w14:paraId="1119AD7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Nacional de Estadística -DANE-. (2011). </w:t>
      </w:r>
      <w:r w:rsidRPr="00F30107">
        <w:rPr>
          <w:rFonts w:cs="Times New Roman"/>
          <w:i/>
          <w:iCs/>
          <w:noProof/>
          <w:color w:val="0070C0"/>
          <w:szCs w:val="24"/>
        </w:rPr>
        <w:t>Encuesta de convivencia escolar y circunstancias que la afectan - ECECA, para estudiantes de 5</w:t>
      </w:r>
      <w:r w:rsidRPr="00F30107">
        <w:rPr>
          <w:rFonts w:cs="Times New Roman"/>
          <w:i/>
          <w:iCs/>
          <w:noProof/>
          <w:color w:val="0070C0"/>
          <w:szCs w:val="24"/>
          <w:vertAlign w:val="superscript"/>
        </w:rPr>
        <w:t>o</w:t>
      </w:r>
      <w:r w:rsidRPr="00F30107">
        <w:rPr>
          <w:rFonts w:cs="Times New Roman"/>
          <w:i/>
          <w:iCs/>
          <w:noProof/>
          <w:color w:val="0070C0"/>
          <w:szCs w:val="24"/>
        </w:rPr>
        <w:t xml:space="preserve"> a 11</w:t>
      </w:r>
      <w:r w:rsidRPr="00F30107">
        <w:rPr>
          <w:rFonts w:cs="Times New Roman"/>
          <w:i/>
          <w:iCs/>
          <w:noProof/>
          <w:color w:val="0070C0"/>
          <w:szCs w:val="24"/>
          <w:vertAlign w:val="superscript"/>
        </w:rPr>
        <w:t>o</w:t>
      </w:r>
      <w:r w:rsidRPr="00F30107">
        <w:rPr>
          <w:rFonts w:cs="Times New Roman"/>
          <w:i/>
          <w:iCs/>
          <w:noProof/>
          <w:color w:val="0070C0"/>
          <w:szCs w:val="24"/>
        </w:rPr>
        <w:t xml:space="preserve"> de Bogotá</w:t>
      </w:r>
      <w:r w:rsidRPr="00F30107">
        <w:rPr>
          <w:rFonts w:cs="Times New Roman"/>
          <w:noProof/>
          <w:color w:val="0070C0"/>
          <w:szCs w:val="24"/>
        </w:rPr>
        <w:t>. Bogotá: DANE.</w:t>
      </w:r>
    </w:p>
    <w:p w14:paraId="2120B481"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Ambiente Vivienda y Desarrollo Territorial. (2007). </w:t>
      </w:r>
      <w:r w:rsidRPr="00F30107">
        <w:rPr>
          <w:rFonts w:cs="Times New Roman"/>
          <w:i/>
          <w:iCs/>
          <w:noProof/>
          <w:color w:val="0070C0"/>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F30107">
        <w:rPr>
          <w:rFonts w:cs="Times New Roman"/>
          <w:noProof/>
          <w:color w:val="0070C0"/>
          <w:szCs w:val="24"/>
        </w:rPr>
        <w:t xml:space="preserve"> Bogotá: Diario Oficial.</w:t>
      </w:r>
    </w:p>
    <w:p w14:paraId="7EB97F8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Comunicaciones. (2001). </w:t>
      </w:r>
      <w:r w:rsidRPr="00F30107">
        <w:rPr>
          <w:rFonts w:cs="Times New Roman"/>
          <w:i/>
          <w:iCs/>
          <w:noProof/>
          <w:color w:val="0070C0"/>
          <w:szCs w:val="24"/>
        </w:rPr>
        <w:t>Resolución 000797 DE 2001 (junio 8): por la cual se atribuyen unas bandas de frecuencias radioeléctricas para su libre utilización dentro del territorio nacional</w:t>
      </w:r>
      <w:r w:rsidRPr="00F30107">
        <w:rPr>
          <w:rFonts w:cs="Times New Roman"/>
          <w:noProof/>
          <w:color w:val="0070C0"/>
          <w:szCs w:val="24"/>
        </w:rPr>
        <w:t>. Bogotá: Diario Oficial.</w:t>
      </w:r>
    </w:p>
    <w:p w14:paraId="2D5DF62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Educación Nacional. (2006). </w:t>
      </w:r>
      <w:r w:rsidRPr="00F30107">
        <w:rPr>
          <w:rFonts w:cs="Times New Roman"/>
          <w:i/>
          <w:iCs/>
          <w:noProof/>
          <w:color w:val="0070C0"/>
          <w:szCs w:val="24"/>
        </w:rPr>
        <w:t>Plan Decenal de Educación 2006-2016: Pacto Social por la Educación</w:t>
      </w:r>
      <w:r w:rsidRPr="00F30107">
        <w:rPr>
          <w:rFonts w:cs="Times New Roman"/>
          <w:noProof/>
          <w:color w:val="0070C0"/>
          <w:szCs w:val="24"/>
        </w:rPr>
        <w:t>. Bogotá: Ministerio de Educación Nacional.</w:t>
      </w:r>
    </w:p>
    <w:p w14:paraId="08B9BC5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Colombia. Ministerio de Hacienda y Crédito Público. Superintendencia Financiera. (2006). Circular Externa 048 de 2006 (diciembre 22). Bogotá: Superfinanciera.</w:t>
      </w:r>
    </w:p>
    <w:p w14:paraId="587B44F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Minas y Energía. (2010). </w:t>
      </w:r>
      <w:r w:rsidRPr="00F30107">
        <w:rPr>
          <w:rFonts w:cs="Times New Roman"/>
          <w:i/>
          <w:iCs/>
          <w:noProof/>
          <w:color w:val="0070C0"/>
          <w:szCs w:val="24"/>
        </w:rPr>
        <w:t>Reglamento técnico de iluminación y alumbrado público</w:t>
      </w:r>
      <w:r w:rsidRPr="00F30107">
        <w:rPr>
          <w:rFonts w:cs="Times New Roman"/>
          <w:noProof/>
          <w:color w:val="0070C0"/>
          <w:szCs w:val="24"/>
        </w:rPr>
        <w:t>. Bogotá: Ministerio de Minas y Energìa.</w:t>
      </w:r>
    </w:p>
    <w:p w14:paraId="0C10F4F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Salud y Protección Social. (2012). </w:t>
      </w:r>
      <w:r w:rsidRPr="00F30107">
        <w:rPr>
          <w:rFonts w:cs="Times New Roman"/>
          <w:i/>
          <w:iCs/>
          <w:noProof/>
          <w:color w:val="0070C0"/>
          <w:szCs w:val="24"/>
        </w:rPr>
        <w:t>Resolución 4331 de 2012 (diciembre 19): por medio de la cual se adiciona y modifica parcialmente la Resolución 3047 de 2008 modificada por la resolución 416 de 2009</w:t>
      </w:r>
      <w:r w:rsidRPr="00F30107">
        <w:rPr>
          <w:rFonts w:cs="Times New Roman"/>
          <w:noProof/>
          <w:color w:val="0070C0"/>
          <w:szCs w:val="24"/>
        </w:rPr>
        <w:t>. Bogotá: Diario Oficial.</w:t>
      </w:r>
    </w:p>
    <w:p w14:paraId="0192AE02"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1). </w:t>
      </w:r>
      <w:r w:rsidRPr="00F30107">
        <w:rPr>
          <w:rFonts w:cs="Times New Roman"/>
          <w:i/>
          <w:iCs/>
          <w:noProof/>
          <w:color w:val="0070C0"/>
          <w:szCs w:val="24"/>
        </w:rPr>
        <w:t>Constitución Política de Colombia.</w:t>
      </w:r>
      <w:r w:rsidRPr="00F30107">
        <w:rPr>
          <w:rFonts w:cs="Times New Roman"/>
          <w:noProof/>
          <w:color w:val="0070C0"/>
          <w:szCs w:val="24"/>
        </w:rPr>
        <w:t xml:space="preserve"> Bogotá: Presidencia de la República.</w:t>
      </w:r>
    </w:p>
    <w:p w14:paraId="732A230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8). </w:t>
      </w:r>
      <w:r w:rsidRPr="00F30107">
        <w:rPr>
          <w:rFonts w:cs="Times New Roman"/>
          <w:i/>
          <w:iCs/>
          <w:noProof/>
          <w:color w:val="0070C0"/>
          <w:szCs w:val="24"/>
        </w:rPr>
        <w:t>Decreto 1504 de 1998: por el cual se Reglamenta el Manejo del Espacio Público en los Planes de Ordenamiento Territorial</w:t>
      </w:r>
      <w:r w:rsidRPr="00F30107">
        <w:rPr>
          <w:rFonts w:cs="Times New Roman"/>
          <w:noProof/>
          <w:color w:val="0070C0"/>
          <w:szCs w:val="24"/>
        </w:rPr>
        <w:t>. Bogotá: Diario Oficial.</w:t>
      </w:r>
    </w:p>
    <w:p w14:paraId="328E5B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ocuraduría General de la Nación. (2012). </w:t>
      </w:r>
      <w:r w:rsidRPr="00F30107">
        <w:rPr>
          <w:rFonts w:cs="Times New Roman"/>
          <w:i/>
          <w:iCs/>
          <w:noProof/>
          <w:color w:val="0070C0"/>
          <w:szCs w:val="24"/>
        </w:rPr>
        <w:t>Financiamiento del Sistema General de Seguridad Social en Salud: seguimiento y control preventivo a las políticas públicas</w:t>
      </w:r>
      <w:r w:rsidRPr="00F30107">
        <w:rPr>
          <w:rFonts w:cs="Times New Roman"/>
          <w:noProof/>
          <w:color w:val="0070C0"/>
          <w:szCs w:val="24"/>
        </w:rPr>
        <w:t>. Bogotá: Procuraduría General de la Nación.</w:t>
      </w:r>
    </w:p>
    <w:p w14:paraId="1A5FA73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Unidad Nacional para la Gestión del Riesgo de Desastres. (2012). </w:t>
      </w:r>
      <w:r w:rsidRPr="00F30107">
        <w:rPr>
          <w:rFonts w:cs="Times New Roman"/>
          <w:i/>
          <w:iCs/>
          <w:noProof/>
          <w:color w:val="0070C0"/>
          <w:szCs w:val="24"/>
        </w:rPr>
        <w:t>Guía para la formulación del Plan Municipal de Gestión del Riesgo de Desastres</w:t>
      </w:r>
      <w:r w:rsidRPr="00F30107">
        <w:rPr>
          <w:rFonts w:cs="Times New Roman"/>
          <w:noProof/>
          <w:color w:val="0070C0"/>
          <w:szCs w:val="24"/>
        </w:rPr>
        <w:t>. Bogotá: Sistema Nacional de Gestión del Riesgo de Desastres.</w:t>
      </w:r>
    </w:p>
    <w:p w14:paraId="629F62CA"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rPr>
      </w:pPr>
      <w:r w:rsidRPr="00F30107">
        <w:rPr>
          <w:rFonts w:cs="Times New Roman"/>
          <w:noProof/>
          <w:color w:val="0070C0"/>
          <w:szCs w:val="24"/>
        </w:rPr>
        <w:t xml:space="preserve">España. Ministerio de Trabajo y Asuntos Sociales. Instituto Nacional de Seguridad e Higiene en el Trabajo. (1996). </w:t>
      </w:r>
      <w:r w:rsidRPr="00F30107">
        <w:rPr>
          <w:rFonts w:cs="Times New Roman"/>
          <w:i/>
          <w:iCs/>
          <w:noProof/>
          <w:color w:val="0070C0"/>
          <w:szCs w:val="24"/>
        </w:rPr>
        <w:t>Evaluación de riesgos laborales</w:t>
      </w:r>
      <w:r w:rsidRPr="00F30107">
        <w:rPr>
          <w:rFonts w:cs="Times New Roman"/>
          <w:noProof/>
          <w:color w:val="0070C0"/>
          <w:szCs w:val="24"/>
        </w:rPr>
        <w:t>. Madrid: INSHT.</w:t>
      </w:r>
    </w:p>
    <w:p w14:paraId="4AFC86AB" w14:textId="70C3ECAA"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or" w:initials="A">
    <w:p w14:paraId="353A56F1" w14:textId="64B1F27F" w:rsidR="003E015F" w:rsidRDefault="003E015F"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2.5 cms.</w:t>
      </w:r>
      <w:r>
        <w:br/>
        <w:t xml:space="preserve">- </w:t>
      </w:r>
      <w:r w:rsidRPr="00580BC3">
        <w:rPr>
          <w:b/>
        </w:rPr>
        <w:t>Fuente</w:t>
      </w:r>
      <w:r>
        <w:t xml:space="preserve">: Times New Roman.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3E015F" w:rsidRDefault="003E015F"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78AA8C32" w14:textId="77777777" w:rsidR="003E015F" w:rsidRDefault="003E015F" w:rsidP="00DA4501">
      <w:pPr>
        <w:pStyle w:val="Textocomentario"/>
      </w:pPr>
      <w:r>
        <w:rPr>
          <w:rStyle w:val="Refdecomentario"/>
        </w:rPr>
        <w:annotationRef/>
      </w:r>
    </w:p>
    <w:p w14:paraId="41D162C2" w14:textId="77777777" w:rsidR="003E015F" w:rsidRDefault="003E015F" w:rsidP="00DA4501">
      <w:pPr>
        <w:pStyle w:val="Textocomentario"/>
      </w:pPr>
    </w:p>
    <w:p w14:paraId="13DF1A4E" w14:textId="19D174AE" w:rsidR="003E015F" w:rsidRDefault="003E015F" w:rsidP="00DA4501">
      <w:pPr>
        <w:pStyle w:val="Textocomentario"/>
      </w:pPr>
      <w:r>
        <w:t>ESCRIBA NOMBRES Y APELLIDOS DEL JURADO 1</w:t>
      </w:r>
    </w:p>
  </w:comment>
  <w:comment w:id="3" w:author="Autor" w:initials="A">
    <w:p w14:paraId="7100F009" w14:textId="77777777" w:rsidR="003E015F" w:rsidRDefault="003E015F" w:rsidP="00DA4501">
      <w:pPr>
        <w:pStyle w:val="Textocomentario"/>
      </w:pPr>
      <w:r>
        <w:rPr>
          <w:rStyle w:val="Refdecomentario"/>
        </w:rPr>
        <w:annotationRef/>
      </w:r>
    </w:p>
    <w:p w14:paraId="4C0570F8" w14:textId="77777777" w:rsidR="003E015F" w:rsidRDefault="003E015F" w:rsidP="00DA4501">
      <w:pPr>
        <w:pStyle w:val="Textocomentario"/>
      </w:pPr>
    </w:p>
    <w:p w14:paraId="07CBC2EC" w14:textId="77777777" w:rsidR="003E015F" w:rsidRDefault="003E015F" w:rsidP="00DA4501">
      <w:pPr>
        <w:pStyle w:val="Textocomentario"/>
      </w:pPr>
      <w:r>
        <w:t>ESCRIBA NOMBRES Y APELLIDOS DEL JURADO 2</w:t>
      </w:r>
    </w:p>
  </w:comment>
  <w:comment w:id="4" w:author="Autor" w:initials="A">
    <w:p w14:paraId="2F018FA2" w14:textId="77777777" w:rsidR="003E015F" w:rsidRDefault="003E015F" w:rsidP="00DA4501">
      <w:pPr>
        <w:pStyle w:val="Textocomentario"/>
      </w:pPr>
      <w:r>
        <w:rPr>
          <w:rStyle w:val="Refdecomentario"/>
        </w:rPr>
        <w:annotationRef/>
      </w:r>
    </w:p>
    <w:p w14:paraId="69F000A8" w14:textId="77777777" w:rsidR="003E015F" w:rsidRDefault="003E015F" w:rsidP="00DA4501">
      <w:pPr>
        <w:pStyle w:val="Textocomentario"/>
      </w:pPr>
    </w:p>
    <w:p w14:paraId="37561FD2" w14:textId="77777777" w:rsidR="003E015F" w:rsidRDefault="003E015F" w:rsidP="00DA4501">
      <w:pPr>
        <w:pStyle w:val="Textocomentario"/>
      </w:pPr>
      <w:r>
        <w:t>DÍA, MES Y AÑO DE LA SUSTENTACIÓN</w:t>
      </w:r>
    </w:p>
  </w:comment>
  <w:comment w:id="5" w:author="Autor" w:initials="A">
    <w:p w14:paraId="58C4D32E" w14:textId="77777777" w:rsidR="003E015F" w:rsidRDefault="003E015F">
      <w:pPr>
        <w:pStyle w:val="Textocomentario"/>
      </w:pPr>
      <w:r>
        <w:rPr>
          <w:rStyle w:val="Refdecomentario"/>
        </w:rPr>
        <w:annotationRef/>
      </w:r>
      <w:r>
        <w:t xml:space="preserve">Opcional. </w:t>
      </w:r>
    </w:p>
    <w:p w14:paraId="70ED8418" w14:textId="77777777" w:rsidR="003E015F" w:rsidRDefault="003E015F">
      <w:pPr>
        <w:pStyle w:val="Textocomentario"/>
      </w:pPr>
    </w:p>
    <w:p w14:paraId="0D632611" w14:textId="027A3560" w:rsidR="003E015F" w:rsidRDefault="003E015F">
      <w:pPr>
        <w:pStyle w:val="Textocomentario"/>
      </w:pPr>
      <w:r>
        <w:t>Procura que texto de dedicatoria y agradecimientos no exceda una página. Puedes reducir a tamaño 10 puntos el tamaño de letra.</w:t>
      </w:r>
    </w:p>
  </w:comment>
  <w:comment w:id="6" w:author="Autor" w:initials="A">
    <w:p w14:paraId="2A5938CE" w14:textId="59FA99D8" w:rsidR="003E015F" w:rsidRDefault="003E015F">
      <w:pPr>
        <w:pStyle w:val="Textocomentario"/>
      </w:pPr>
      <w:r>
        <w:rPr>
          <w:rStyle w:val="Refdecomentario"/>
        </w:rPr>
        <w:annotationRef/>
      </w:r>
      <w:r>
        <w:t>Opcional</w:t>
      </w:r>
    </w:p>
  </w:comment>
  <w:comment w:id="7" w:author="Autor" w:initials="A">
    <w:p w14:paraId="52304D5A" w14:textId="77777777" w:rsidR="003E015F" w:rsidRDefault="003E015F">
      <w:pPr>
        <w:pStyle w:val="Textocomentario"/>
      </w:pPr>
    </w:p>
    <w:p w14:paraId="1A49BD68" w14:textId="30D5BB2C" w:rsidR="003E015F" w:rsidRDefault="003E015F">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3E015F" w:rsidRDefault="003E015F">
      <w:pPr>
        <w:pStyle w:val="Textocomentario"/>
      </w:pPr>
    </w:p>
    <w:p w14:paraId="254FC7BE" w14:textId="4A7C1822" w:rsidR="003E015F" w:rsidRDefault="003E015F">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3E015F" w:rsidRDefault="003E015F">
      <w:pPr>
        <w:pStyle w:val="Textocomentario"/>
      </w:pPr>
    </w:p>
    <w:p w14:paraId="16070014" w14:textId="5649E86E" w:rsidR="003E015F" w:rsidRDefault="003E015F">
      <w:pPr>
        <w:pStyle w:val="Textocomentario"/>
      </w:pPr>
      <w:r>
        <w:t xml:space="preserve">Si tienes dudas, solicita asesoría en Biblioteca. </w:t>
      </w:r>
    </w:p>
    <w:p w14:paraId="67A89F29" w14:textId="6AE95FA4" w:rsidR="003E015F" w:rsidRDefault="003E015F">
      <w:pPr>
        <w:pStyle w:val="Textocomentario"/>
      </w:pPr>
      <w:r>
        <w:t xml:space="preserve"> </w:t>
      </w:r>
    </w:p>
    <w:p w14:paraId="1048F215" w14:textId="03D152D7" w:rsidR="003E015F" w:rsidRDefault="003E015F">
      <w:pPr>
        <w:pStyle w:val="Textocomentario"/>
      </w:pPr>
      <w:r>
        <w:t xml:space="preserve">Elimina la imagen como ejemplo y reemplázala con tu tabla de contenido. </w:t>
      </w:r>
    </w:p>
  </w:comment>
  <w:comment w:id="8" w:author="Autor" w:initials="A">
    <w:p w14:paraId="669404C7" w14:textId="161072C8" w:rsidR="003E015F" w:rsidRDefault="003E015F">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3E015F" w:rsidRDefault="003E015F">
      <w:pPr>
        <w:pStyle w:val="Textocomentario"/>
      </w:pPr>
    </w:p>
    <w:p w14:paraId="0974877E" w14:textId="0A583C73" w:rsidR="003E015F" w:rsidRDefault="003E015F">
      <w:pPr>
        <w:pStyle w:val="Textocomentario"/>
      </w:pPr>
      <w:r>
        <w:t>El título “Lista de tablas” no se incluye en la tabla de contenido.</w:t>
      </w:r>
    </w:p>
    <w:p w14:paraId="40A27890" w14:textId="77777777" w:rsidR="003E015F" w:rsidRDefault="003E015F">
      <w:pPr>
        <w:pStyle w:val="Textocomentario"/>
      </w:pPr>
    </w:p>
    <w:p w14:paraId="1C903FC3" w14:textId="43AF8C34" w:rsidR="003E015F" w:rsidRDefault="003E015F">
      <w:pPr>
        <w:pStyle w:val="Textocomentario"/>
      </w:pPr>
      <w:r>
        <w:t>Si tienes dudas, solicita asesoría en Biblioteca.</w:t>
      </w:r>
    </w:p>
  </w:comment>
  <w:comment w:id="9" w:author="Autor" w:initials="A">
    <w:p w14:paraId="3FA76181" w14:textId="3FA7A03A" w:rsidR="003E015F" w:rsidRDefault="003E015F" w:rsidP="00012945">
      <w:pPr>
        <w:pStyle w:val="Textocomentario"/>
      </w:pPr>
      <w:r>
        <w:rPr>
          <w:rStyle w:val="Refdecomentario"/>
        </w:rPr>
        <w:annotationRef/>
      </w:r>
      <w:r>
        <w:t>Elimina estos ejemplos y reemplázalos con su lista de tablas.</w:t>
      </w:r>
    </w:p>
  </w:comment>
  <w:comment w:id="10" w:author="Autor" w:initials="A">
    <w:p w14:paraId="7A3C4BD5" w14:textId="236BFD8D" w:rsidR="003E015F" w:rsidRDefault="003E015F"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3E015F" w:rsidRDefault="003E015F" w:rsidP="00671FB5">
      <w:pPr>
        <w:pStyle w:val="Textocomentario"/>
      </w:pPr>
    </w:p>
    <w:p w14:paraId="76361466" w14:textId="3EDE2AB1" w:rsidR="003E015F" w:rsidRDefault="003E015F" w:rsidP="00671FB5">
      <w:pPr>
        <w:pStyle w:val="Textocomentario"/>
      </w:pPr>
      <w:r>
        <w:t>El título “Lista de figuras” no se incluye en la tabla de contenido.</w:t>
      </w:r>
    </w:p>
    <w:p w14:paraId="6C189E9E" w14:textId="77777777" w:rsidR="003E015F" w:rsidRDefault="003E015F" w:rsidP="00671FB5">
      <w:pPr>
        <w:pStyle w:val="Textocomentario"/>
      </w:pPr>
    </w:p>
    <w:p w14:paraId="25A23FB3" w14:textId="139655AB" w:rsidR="003E015F" w:rsidRDefault="003E015F">
      <w:pPr>
        <w:pStyle w:val="Textocomentario"/>
      </w:pPr>
      <w:r>
        <w:t>Si tienes dudas, solicita asesoría en Biblioteca.</w:t>
      </w:r>
    </w:p>
  </w:comment>
  <w:comment w:id="11" w:author="Autor" w:initials="A">
    <w:p w14:paraId="7EFD68A1" w14:textId="5CF1059E" w:rsidR="003E015F" w:rsidRDefault="003E015F">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2" w:author="Autor" w:initials="A">
    <w:p w14:paraId="3F5780CA" w14:textId="624DC03B" w:rsidR="003E015F" w:rsidRDefault="003E015F" w:rsidP="00CB4CB5">
      <w:pPr>
        <w:pStyle w:val="Textocomentario"/>
      </w:pPr>
      <w:r>
        <w:rPr>
          <w:rStyle w:val="Refdecomentario"/>
        </w:rPr>
        <w:annotationRef/>
      </w:r>
      <w:r>
        <w:t>Elimina este ejemplo y reemplázalo con tu lista de figuras.</w:t>
      </w:r>
    </w:p>
  </w:comment>
  <w:comment w:id="13" w:author="Autor" w:initials="A">
    <w:p w14:paraId="56495B0D" w14:textId="1D4461E6" w:rsidR="003E015F" w:rsidRDefault="003E015F">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3E015F" w:rsidRDefault="003E015F">
      <w:pPr>
        <w:pStyle w:val="Textocomentario"/>
      </w:pPr>
    </w:p>
    <w:p w14:paraId="4F5F4CE8" w14:textId="0C4C4A39" w:rsidR="003E015F" w:rsidRDefault="003E015F">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3E015F" w:rsidRDefault="003E015F">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1EAC5DD2" w14:textId="443C7744" w:rsidR="003E015F" w:rsidRPr="00E02F9F" w:rsidRDefault="003E015F"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258A4246" w14:textId="5B085E2D" w:rsidR="003E015F" w:rsidRDefault="003E015F"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25F49A79" w14:textId="5D6E6CC5" w:rsidR="003E015F" w:rsidRDefault="003E015F"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3E015F" w:rsidRDefault="003E015F" w:rsidP="008741B0">
      <w:pPr>
        <w:pStyle w:val="Textocomentario"/>
      </w:pPr>
    </w:p>
    <w:p w14:paraId="7E6B1428" w14:textId="44FC8AC9" w:rsidR="003E015F" w:rsidRDefault="003E015F" w:rsidP="008741B0">
      <w:pPr>
        <w:pStyle w:val="Textocomentario"/>
      </w:pPr>
      <w:r>
        <w:t>El título “Abstract” no se incluye en la tabla de contenido.</w:t>
      </w:r>
    </w:p>
  </w:comment>
  <w:comment w:id="18" w:author="Autor" w:initials="A">
    <w:p w14:paraId="78BD42ED" w14:textId="218D3BE3" w:rsidR="003E015F" w:rsidRDefault="003E015F" w:rsidP="002557AD">
      <w:pPr>
        <w:pStyle w:val="Textocomentario"/>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22" w:author="Autor" w:initials="A">
    <w:p w14:paraId="17C42301" w14:textId="28B1BC4E" w:rsidR="003E015F" w:rsidRDefault="003E015F"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3E015F" w:rsidRDefault="003E015F" w:rsidP="00E02F9F">
      <w:pPr>
        <w:pStyle w:val="Textocomentario"/>
      </w:pPr>
    </w:p>
    <w:p w14:paraId="5FC2F72E" w14:textId="790FF50B" w:rsidR="003E015F" w:rsidRDefault="003E015F" w:rsidP="00E02F9F">
      <w:pPr>
        <w:pStyle w:val="Textocomentario"/>
      </w:pPr>
      <w:r>
        <w:t>Si tienes dudas, solicita asesoría en Biblioteca.</w:t>
      </w:r>
    </w:p>
  </w:comment>
  <w:comment w:id="23" w:author="Autor" w:initials="A">
    <w:p w14:paraId="330F865A" w14:textId="49B6DB7C" w:rsidR="003E015F" w:rsidRDefault="003E015F" w:rsidP="002F7EDF">
      <w:pPr>
        <w:pStyle w:val="Textocomentario"/>
      </w:pPr>
      <w:r>
        <w:rPr>
          <w:rStyle w:val="Refdecomentario"/>
        </w:rPr>
        <w:annotationRef/>
      </w:r>
      <w:r>
        <w:t>Primera línea de todos los párrafos inicia con una sangría de 1.25 cms. (1 tabulador).</w:t>
      </w:r>
    </w:p>
  </w:comment>
  <w:comment w:id="24" w:author="Autor" w:initials="A">
    <w:p w14:paraId="01AE9AB3" w14:textId="77777777" w:rsidR="003E015F" w:rsidRDefault="003E015F" w:rsidP="00670427">
      <w:pPr>
        <w:pStyle w:val="Textocomentario"/>
      </w:pPr>
      <w:r>
        <w:rPr>
          <w:rStyle w:val="Refdecomentario"/>
        </w:rPr>
        <w:annotationRef/>
      </w:r>
      <w:r>
        <w:t>Utiliza 1 espacio sencillo entre:</w:t>
      </w:r>
    </w:p>
    <w:p w14:paraId="22717309" w14:textId="2A1A9166" w:rsidR="003E015F" w:rsidRDefault="003E015F" w:rsidP="00670427">
      <w:pPr>
        <w:pStyle w:val="Textocomentario"/>
      </w:pPr>
      <w:r>
        <w:t>-Párrafo y párrafo.</w:t>
      </w:r>
    </w:p>
    <w:p w14:paraId="5848BB4A" w14:textId="7824E50D" w:rsidR="003E015F" w:rsidRDefault="003E015F" w:rsidP="00670427">
      <w:pPr>
        <w:pStyle w:val="Textocomentario"/>
      </w:pPr>
      <w:r>
        <w:t>-Viñeta y viñeta</w:t>
      </w:r>
    </w:p>
    <w:p w14:paraId="7556E7FA" w14:textId="77777777" w:rsidR="003E015F" w:rsidRDefault="003E015F" w:rsidP="00670427">
      <w:pPr>
        <w:pStyle w:val="Textocomentario"/>
      </w:pPr>
    </w:p>
    <w:p w14:paraId="220E4C25" w14:textId="77777777" w:rsidR="003E015F" w:rsidRDefault="003E015F" w:rsidP="00670427">
      <w:pPr>
        <w:pStyle w:val="Textocomentario"/>
      </w:pPr>
      <w:r>
        <w:t>Utiliza 2 espacios sencillos entre:</w:t>
      </w:r>
    </w:p>
    <w:p w14:paraId="198BF7B1" w14:textId="77777777" w:rsidR="003E015F" w:rsidRDefault="003E015F" w:rsidP="00670427">
      <w:pPr>
        <w:pStyle w:val="Textocomentario"/>
      </w:pPr>
      <w:r>
        <w:t>-Título y párrafo.</w:t>
      </w:r>
    </w:p>
    <w:p w14:paraId="29AA0962" w14:textId="77777777" w:rsidR="003E015F" w:rsidRDefault="003E015F" w:rsidP="00670427">
      <w:pPr>
        <w:pStyle w:val="Textocomentario"/>
      </w:pPr>
      <w:r>
        <w:t>-Párrafo e imagen.</w:t>
      </w:r>
    </w:p>
    <w:p w14:paraId="7B36C466" w14:textId="77777777" w:rsidR="003E015F" w:rsidRDefault="003E015F" w:rsidP="00670427">
      <w:pPr>
        <w:pStyle w:val="Textocomentario"/>
      </w:pPr>
      <w:r>
        <w:t>-Imagen y párrafo.</w:t>
      </w:r>
    </w:p>
    <w:p w14:paraId="7F19680C" w14:textId="77777777" w:rsidR="003E015F" w:rsidRDefault="003E015F" w:rsidP="00670427">
      <w:pPr>
        <w:pStyle w:val="Textocomentario"/>
      </w:pPr>
      <w:r>
        <w:t>-Párrafo y subtítulo.</w:t>
      </w:r>
    </w:p>
    <w:p w14:paraId="0CB9A340" w14:textId="77777777" w:rsidR="003E015F" w:rsidRDefault="003E015F" w:rsidP="00670427">
      <w:pPr>
        <w:pStyle w:val="Textocomentario"/>
      </w:pPr>
      <w:r>
        <w:t>-Tabla y párrafo.</w:t>
      </w:r>
    </w:p>
    <w:p w14:paraId="5EC20E1E" w14:textId="48B890B6" w:rsidR="003E015F" w:rsidRDefault="003E015F" w:rsidP="00670427">
      <w:pPr>
        <w:pStyle w:val="Textocomentario"/>
      </w:pPr>
      <w:r>
        <w:t>Etc.</w:t>
      </w:r>
    </w:p>
  </w:comment>
  <w:comment w:id="25" w:author="Autor" w:initials="A">
    <w:p w14:paraId="1E68F7AE" w14:textId="77777777" w:rsidR="003E015F" w:rsidRDefault="003E015F"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3E015F" w:rsidRDefault="003E015F" w:rsidP="003D1806">
      <w:pPr>
        <w:pStyle w:val="Textocomentario"/>
      </w:pPr>
    </w:p>
    <w:p w14:paraId="5A191319" w14:textId="6653F5D5" w:rsidR="003E015F" w:rsidRDefault="003E015F" w:rsidP="003D1806">
      <w:pPr>
        <w:pStyle w:val="Textocomentario"/>
      </w:pPr>
      <w:r>
        <w:t>Referencias &gt; Insertar nota al pie (Word lleva la numeración automática)</w:t>
      </w:r>
    </w:p>
  </w:comment>
  <w:comment w:id="27" w:author="Autor" w:initials="A">
    <w:p w14:paraId="48E0FA57" w14:textId="3DC0F946" w:rsidR="003E015F" w:rsidRDefault="003E015F"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0" w:author="Autor" w:initials="A">
    <w:p w14:paraId="178605A9" w14:textId="77886D80" w:rsidR="003E015F" w:rsidRDefault="003E015F">
      <w:pPr>
        <w:pStyle w:val="Textocomentario"/>
      </w:pPr>
      <w:r>
        <w:rPr>
          <w:rStyle w:val="Refdecomentario"/>
        </w:rPr>
        <w:annotationRef/>
      </w:r>
      <w:r>
        <w:t>Entre párrafo y párrafo utiliza 1 espacio sencillo.</w:t>
      </w:r>
    </w:p>
  </w:comment>
  <w:comment w:id="31" w:author="Autor" w:initials="A">
    <w:p w14:paraId="1538A0FD" w14:textId="503ED7CE" w:rsidR="003E015F" w:rsidRDefault="003E015F"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4" w:author="Autor" w:initials="A">
    <w:p w14:paraId="3868B015" w14:textId="3ABD66DE" w:rsidR="003E015F" w:rsidRDefault="003E015F">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5" w:author="Autor" w:initials="A">
    <w:p w14:paraId="511D470D" w14:textId="1987CCAD" w:rsidR="003E015F" w:rsidRDefault="003E015F">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37" w:author="Autor" w:initials="A">
    <w:p w14:paraId="6C536DF7" w14:textId="4E67D4B8" w:rsidR="003E015F" w:rsidRDefault="003E015F">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0" w:author="Autor" w:initials="A">
    <w:p w14:paraId="74C046F2" w14:textId="26E8595A" w:rsidR="003E015F" w:rsidRDefault="003E015F">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2" w:author="Autor" w:initials="A">
    <w:p w14:paraId="4CE83095" w14:textId="6AAC0433" w:rsidR="003E015F" w:rsidRDefault="003E015F">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3" w:author="Autor" w:initials="A">
    <w:p w14:paraId="5288180D" w14:textId="0D40BF0B" w:rsidR="003E015F" w:rsidRDefault="003E015F">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5" w:author="Autor" w:initials="A">
    <w:p w14:paraId="4BDB6B67" w14:textId="49132684" w:rsidR="003E015F" w:rsidRDefault="003E015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6" w:author="Autor" w:initials="A">
    <w:p w14:paraId="6DB60576" w14:textId="488F98BE" w:rsidR="003E015F" w:rsidRDefault="003E015F">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3E015F" w:rsidRDefault="003E015F">
      <w:pPr>
        <w:pStyle w:val="Textocomentario"/>
        <w:rPr>
          <w:rFonts w:cs="Times New Roman"/>
        </w:rPr>
      </w:pPr>
    </w:p>
    <w:p w14:paraId="3F8DE1B0" w14:textId="11EF4C55" w:rsidR="003E015F" w:rsidRDefault="003E015F">
      <w:pPr>
        <w:pStyle w:val="Textocomentario"/>
      </w:pPr>
      <w:r>
        <w:rPr>
          <w:rFonts w:cs="Times New Roman"/>
        </w:rPr>
        <w:t xml:space="preserve">Es mala idea elaborar citas y referencias “manualmente”, son altas las posibilidades de errores. </w:t>
      </w:r>
    </w:p>
  </w:comment>
  <w:comment w:id="47" w:author="Autor" w:initials="A">
    <w:p w14:paraId="5F1EDCEE" w14:textId="77777777" w:rsidR="003E015F" w:rsidRPr="00411DFC" w:rsidRDefault="003E015F"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48" w:author="Autor" w:initials="A">
    <w:p w14:paraId="3E0E76E5" w14:textId="77777777" w:rsidR="003E015F" w:rsidRPr="00411DFC" w:rsidRDefault="003E015F"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49" w:author="Autor" w:initials="A">
    <w:p w14:paraId="4BF40043" w14:textId="77777777" w:rsidR="003E015F" w:rsidRPr="00411DFC" w:rsidRDefault="003E015F"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0" w:author="Autor" w:initials="A">
    <w:p w14:paraId="2FAF780F" w14:textId="1E3DDF9A" w:rsidR="003E015F" w:rsidRPr="00411DFC" w:rsidRDefault="003E015F"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 xml:space="preserve">Ejemplo cita textual o directa con más de 40 palabras (se omiten las comillas), bloque </w:t>
      </w:r>
      <w:r w:rsidRPr="00411DFC">
        <w:rPr>
          <w:rFonts w:cs="Times New Roman"/>
          <w:sz w:val="20"/>
          <w:szCs w:val="20"/>
        </w:rPr>
        <w:t>aparte, sangría 2.5 cms. Procure no incurrir en la citación excesiva.</w:t>
      </w:r>
    </w:p>
  </w:comment>
  <w:comment w:id="51" w:author="Autor" w:initials="A">
    <w:p w14:paraId="05802A94" w14:textId="282963F0" w:rsidR="003E015F" w:rsidRDefault="003E015F">
      <w:pPr>
        <w:pStyle w:val="Textocomentario"/>
      </w:pPr>
      <w:r>
        <w:rPr>
          <w:rStyle w:val="Refdecomentario"/>
        </w:rPr>
        <w:annotationRef/>
      </w:r>
      <w:r>
        <w:t>Uno de los errores más comunes al citar es ubicar el punto final entre la frase y la cita:</w:t>
      </w:r>
    </w:p>
    <w:p w14:paraId="7A80C327" w14:textId="2EB0D24F" w:rsidR="003E015F" w:rsidRDefault="003E015F">
      <w:pPr>
        <w:pStyle w:val="Textocomentario"/>
      </w:pPr>
    </w:p>
    <w:p w14:paraId="5080DF7D" w14:textId="271AB428" w:rsidR="003E015F" w:rsidRDefault="003E015F">
      <w:pPr>
        <w:pStyle w:val="Textocomentario"/>
      </w:pPr>
      <w:r>
        <w:rPr>
          <w:color w:val="FF0000"/>
        </w:rPr>
        <w:t>a</w:t>
      </w:r>
      <w:r w:rsidRPr="00C22420">
        <w:rPr>
          <w:color w:val="FF0000"/>
        </w:rPr>
        <w:t>specto discursivo. (Ruiz, 2014, p. 107)</w:t>
      </w:r>
    </w:p>
    <w:p w14:paraId="59A53744" w14:textId="35F1258E" w:rsidR="003E015F" w:rsidRDefault="003E015F">
      <w:pPr>
        <w:pStyle w:val="Textocomentario"/>
      </w:pPr>
    </w:p>
    <w:p w14:paraId="7F3A817D" w14:textId="44345689" w:rsidR="003E015F" w:rsidRDefault="003E015F">
      <w:pPr>
        <w:pStyle w:val="Textocomentario"/>
      </w:pPr>
      <w:r>
        <w:t>Lo correcto es ubicar el punto final después de la cita:</w:t>
      </w:r>
    </w:p>
    <w:p w14:paraId="6570CF0A" w14:textId="3B119AAA" w:rsidR="003E015F" w:rsidRDefault="003E015F">
      <w:pPr>
        <w:pStyle w:val="Textocomentario"/>
      </w:pPr>
    </w:p>
    <w:p w14:paraId="2D674C31" w14:textId="159E506C" w:rsidR="003E015F" w:rsidRDefault="003E015F">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3E015F" w:rsidRDefault="003E015F">
      <w:pPr>
        <w:pStyle w:val="Textocomentario"/>
        <w:rPr>
          <w:color w:val="70AD47" w:themeColor="accent6"/>
        </w:rPr>
      </w:pPr>
    </w:p>
    <w:p w14:paraId="27046008" w14:textId="5EDA76A9" w:rsidR="003E015F" w:rsidRPr="00C22420" w:rsidRDefault="003E015F">
      <w:pPr>
        <w:pStyle w:val="Textocomentario"/>
      </w:pPr>
      <w:r w:rsidRPr="00C22420">
        <w:t>O si incluye comillas de cita textual:</w:t>
      </w:r>
    </w:p>
    <w:p w14:paraId="74237904" w14:textId="77777777" w:rsidR="003E015F" w:rsidRDefault="003E015F">
      <w:pPr>
        <w:pStyle w:val="Textocomentario"/>
        <w:rPr>
          <w:color w:val="70AD47" w:themeColor="accent6"/>
        </w:rPr>
      </w:pPr>
    </w:p>
    <w:p w14:paraId="50C1B96E" w14:textId="62574924" w:rsidR="003E015F" w:rsidRDefault="003E015F">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4" w:author="Autor" w:initials="A">
    <w:p w14:paraId="75F414B1" w14:textId="77777777" w:rsidR="003E015F" w:rsidRDefault="003E015F" w:rsidP="007B5E42">
      <w:pPr>
        <w:pStyle w:val="Textocomentario"/>
      </w:pPr>
      <w:r>
        <w:rPr>
          <w:rStyle w:val="Refdecomentario"/>
        </w:rPr>
        <w:annotationRef/>
      </w:r>
      <w:r>
        <w:t xml:space="preserve">Imagen centrada, tamaño moderado y legible </w:t>
      </w:r>
    </w:p>
    <w:p w14:paraId="2FCACD34" w14:textId="77777777" w:rsidR="003E015F" w:rsidRDefault="003E015F" w:rsidP="007B5E42">
      <w:pPr>
        <w:pStyle w:val="Textocomentario"/>
      </w:pPr>
    </w:p>
    <w:p w14:paraId="122F03F5" w14:textId="77777777" w:rsidR="003E015F" w:rsidRDefault="003E015F" w:rsidP="007B5E42">
      <w:pPr>
        <w:pStyle w:val="Textocomentario"/>
      </w:pPr>
      <w:r>
        <w:t>Para insertar imágenes usa un recuadro con bordes externos, donde existen dos alternativas:</w:t>
      </w:r>
    </w:p>
    <w:p w14:paraId="30B78D18" w14:textId="77777777" w:rsidR="003E015F" w:rsidRDefault="003E015F" w:rsidP="007B5E42">
      <w:pPr>
        <w:pStyle w:val="Textocomentario"/>
      </w:pPr>
    </w:p>
    <w:p w14:paraId="0CACA950" w14:textId="77777777" w:rsidR="003E015F" w:rsidRDefault="003E015F" w:rsidP="007B5E42">
      <w:pPr>
        <w:pStyle w:val="Textocomentario"/>
      </w:pPr>
      <w:r w:rsidRPr="00A40199">
        <w:rPr>
          <w:b/>
        </w:rPr>
        <w:t>1. Cuadro de texto</w:t>
      </w:r>
      <w:r>
        <w:t>: Insertar &gt; Cuadro de texto (borde exterior). Línea(s) para título, línea para imagen, línea(s) para leyenda.</w:t>
      </w:r>
    </w:p>
    <w:p w14:paraId="56E82280" w14:textId="77777777" w:rsidR="003E015F" w:rsidRDefault="003E015F" w:rsidP="007B5E42">
      <w:pPr>
        <w:pStyle w:val="Textocomentario"/>
      </w:pPr>
    </w:p>
    <w:p w14:paraId="22806A6F" w14:textId="77777777" w:rsidR="003E015F" w:rsidRDefault="003E015F" w:rsidP="007B5E42">
      <w:pPr>
        <w:pStyle w:val="Textocomentario"/>
      </w:pPr>
      <w:r w:rsidRPr="00A40199">
        <w:rPr>
          <w:b/>
        </w:rPr>
        <w:t>2. Tabla</w:t>
      </w:r>
      <w:r>
        <w:t>: Insertar &gt; Tabla &gt; 1 columna, 3 filas (eliminar bordes internos, dejar solo bordes externos).</w:t>
      </w:r>
    </w:p>
    <w:p w14:paraId="337FE750" w14:textId="77777777" w:rsidR="003E015F" w:rsidRDefault="003E015F" w:rsidP="007B5E42">
      <w:pPr>
        <w:pStyle w:val="Textocomentario"/>
      </w:pPr>
      <w:r>
        <w:t>Línea 1 para título, línea 2 para imagen, línea 3 para leyenda.</w:t>
      </w:r>
    </w:p>
    <w:p w14:paraId="4CD9AA60" w14:textId="77777777" w:rsidR="003E015F" w:rsidRDefault="003E015F" w:rsidP="007B5E42">
      <w:pPr>
        <w:pStyle w:val="Textocomentario"/>
      </w:pPr>
    </w:p>
    <w:p w14:paraId="5569F532" w14:textId="77777777" w:rsidR="003E015F" w:rsidRDefault="003E015F" w:rsidP="007B5E42">
      <w:pPr>
        <w:pStyle w:val="Textocomentario"/>
      </w:pPr>
      <w:r>
        <w:t>Ejemplo figura 1 hecho con cuadro de texto, figura 2 con tabla.</w:t>
      </w:r>
    </w:p>
    <w:p w14:paraId="5CF07493" w14:textId="77777777" w:rsidR="003E015F" w:rsidRDefault="003E015F" w:rsidP="007B5E42">
      <w:pPr>
        <w:pStyle w:val="Textocomentario"/>
      </w:pPr>
    </w:p>
    <w:p w14:paraId="6C33B947" w14:textId="0355BB46" w:rsidR="003E015F" w:rsidRDefault="003E015F" w:rsidP="007B5E42">
      <w:pPr>
        <w:pStyle w:val="Textocomentario"/>
      </w:pPr>
      <w:r>
        <w:t xml:space="preserve">Si la figura es de tu completa autoría, </w:t>
      </w:r>
      <w:r w:rsidRPr="008756D6">
        <w:rPr>
          <w:b/>
        </w:rPr>
        <w:t>NO</w:t>
      </w:r>
      <w:r>
        <w:t xml:space="preserve"> es necesario colocar la leyenda “Elaboración propia”.</w:t>
      </w:r>
    </w:p>
  </w:comment>
  <w:comment w:id="55" w:author="Autor" w:initials="A">
    <w:p w14:paraId="46CFD098" w14:textId="77777777" w:rsidR="003E015F" w:rsidRDefault="003E015F" w:rsidP="00A71B2F">
      <w:pPr>
        <w:pStyle w:val="Textocomentario"/>
      </w:pPr>
    </w:p>
    <w:p w14:paraId="5A929F1A" w14:textId="3F85C9A1" w:rsidR="003E015F" w:rsidRDefault="003E015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3E015F" w:rsidRDefault="003E015F" w:rsidP="00A71B2F">
      <w:pPr>
        <w:pStyle w:val="Textocomentario"/>
      </w:pPr>
    </w:p>
    <w:p w14:paraId="6DEE8651" w14:textId="3451455B" w:rsidR="003E015F" w:rsidRDefault="003E015F" w:rsidP="00A71B2F">
      <w:pPr>
        <w:pStyle w:val="Textocomentario"/>
      </w:pPr>
      <w:r>
        <w:t>Los números consecutivos de cada figura se asignan automáticamente.</w:t>
      </w:r>
    </w:p>
    <w:p w14:paraId="72A3BD8B" w14:textId="77777777" w:rsidR="003E015F" w:rsidRDefault="003E015F" w:rsidP="00A71B2F">
      <w:pPr>
        <w:pStyle w:val="Textocomentario"/>
      </w:pPr>
    </w:p>
    <w:p w14:paraId="5FBB96B9" w14:textId="0EAB81E6" w:rsidR="003E015F" w:rsidRDefault="003E015F" w:rsidP="00A71B2F">
      <w:pPr>
        <w:pStyle w:val="Textocomentario"/>
      </w:pPr>
      <w:r>
        <w:t>Si tienes dudas, solicita asesoría en Biblioteca.</w:t>
      </w:r>
    </w:p>
  </w:comment>
  <w:comment w:id="57" w:author="Autor" w:initials="A">
    <w:p w14:paraId="5059F301" w14:textId="152DED38" w:rsidR="003E015F" w:rsidRDefault="003E015F"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3E015F" w:rsidRDefault="003E015F" w:rsidP="000F68C2">
      <w:pPr>
        <w:pStyle w:val="Textocomentario"/>
      </w:pPr>
    </w:p>
    <w:p w14:paraId="44BA6EBA" w14:textId="251267BA" w:rsidR="003E015F" w:rsidRDefault="003E015F" w:rsidP="000F68C2">
      <w:pPr>
        <w:pStyle w:val="Textocomentario"/>
      </w:pPr>
      <w:r>
        <w:t>Los números consecutivos de cada tabla se asignan automáticamente.</w:t>
      </w:r>
    </w:p>
    <w:p w14:paraId="25CC4927" w14:textId="77777777" w:rsidR="003E015F" w:rsidRDefault="003E015F" w:rsidP="000F68C2">
      <w:pPr>
        <w:pStyle w:val="Textocomentario"/>
      </w:pPr>
    </w:p>
    <w:p w14:paraId="291F2434" w14:textId="5070E68F" w:rsidR="003E015F" w:rsidRDefault="003E015F" w:rsidP="000F68C2">
      <w:pPr>
        <w:pStyle w:val="Textocomentario"/>
      </w:pPr>
      <w:r>
        <w:t>Si tienes dudas, solicita asesoría en Biblioteca.</w:t>
      </w:r>
    </w:p>
    <w:p w14:paraId="2F408B20" w14:textId="5A260C43" w:rsidR="003E015F" w:rsidRDefault="003E015F">
      <w:pPr>
        <w:pStyle w:val="Textocomentario"/>
      </w:pPr>
    </w:p>
  </w:comment>
  <w:comment w:id="58" w:author="Autor" w:initials="A">
    <w:p w14:paraId="7E115CA0" w14:textId="2E3F2759" w:rsidR="003E015F" w:rsidRDefault="003E015F">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59" w:author="Autor" w:initials="A">
    <w:p w14:paraId="07054698" w14:textId="12674B10" w:rsidR="003E015F" w:rsidRDefault="003E015F">
      <w:pPr>
        <w:pStyle w:val="Textocomentario"/>
      </w:pPr>
      <w:r>
        <w:rPr>
          <w:rStyle w:val="Refdecomentario"/>
        </w:rPr>
        <w:annotationRef/>
      </w:r>
      <w:r>
        <w:t>Palabra Tabla, número consecutivo y título de la tabla en cursiva, ambos en tamaño 12 puntos.</w:t>
      </w:r>
    </w:p>
    <w:p w14:paraId="28E81BF4" w14:textId="6191879B" w:rsidR="003E015F" w:rsidRDefault="003E015F">
      <w:pPr>
        <w:pStyle w:val="Textocomentario"/>
      </w:pPr>
    </w:p>
    <w:p w14:paraId="270C2CF0" w14:textId="77777777" w:rsidR="003E015F" w:rsidRDefault="003E015F">
      <w:pPr>
        <w:pStyle w:val="Textocomentario"/>
      </w:pPr>
    </w:p>
    <w:p w14:paraId="36E316F1" w14:textId="32DA39DB" w:rsidR="003E015F" w:rsidRDefault="003E015F">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3E015F" w:rsidRDefault="003E015F">
      <w:pPr>
        <w:pStyle w:val="Textocomentario"/>
      </w:pPr>
    </w:p>
    <w:p w14:paraId="4C1D0C1D" w14:textId="3A7A6E82" w:rsidR="003E015F" w:rsidRDefault="003E015F">
      <w:pPr>
        <w:pStyle w:val="Textocomentario"/>
      </w:pPr>
      <w:r>
        <w:t>Tabla 2</w:t>
      </w:r>
      <w:r>
        <w:br/>
      </w:r>
      <w:r w:rsidRPr="001A731E">
        <w:rPr>
          <w:rFonts w:cs="Times New Roman"/>
          <w:i/>
          <w:szCs w:val="24"/>
        </w:rPr>
        <w:t>Cita paráfrasis o no textual, dentro de paréntesis</w:t>
      </w:r>
    </w:p>
  </w:comment>
  <w:comment w:id="60" w:author="Autor" w:initials="A">
    <w:p w14:paraId="5995B0C5" w14:textId="77777777" w:rsidR="003E015F" w:rsidRDefault="003E015F"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3E015F" w:rsidRDefault="003E015F" w:rsidP="00234912">
      <w:pPr>
        <w:pStyle w:val="Textocomentario"/>
      </w:pPr>
    </w:p>
    <w:p w14:paraId="5C589537" w14:textId="4F04E9B9" w:rsidR="003E015F" w:rsidRDefault="003E015F" w:rsidP="00234912">
      <w:pPr>
        <w:pStyle w:val="Textocomentario"/>
      </w:pPr>
      <w:r>
        <w:t>Puedes utilizar el interlineado simple (1.0), intermedio (1.5) o doble (2.0)</w:t>
      </w:r>
    </w:p>
  </w:comment>
  <w:comment w:id="61" w:author="Autor" w:initials="A">
    <w:p w14:paraId="3CD5CA9C" w14:textId="3063DFB9" w:rsidR="003E015F" w:rsidRDefault="003E015F">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5" w:author="Autor" w:initials="A">
    <w:p w14:paraId="2168511F" w14:textId="53DB752F" w:rsidR="003E015F" w:rsidRDefault="003E015F"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3E015F" w:rsidRPr="00411DFC" w:rsidRDefault="003E015F" w:rsidP="0065676B">
      <w:pPr>
        <w:pStyle w:val="Textocomentario"/>
      </w:pPr>
    </w:p>
  </w:comment>
  <w:comment w:id="66" w:author="Autor" w:initials="A">
    <w:p w14:paraId="538A02BF" w14:textId="516A54E3" w:rsidR="003E015F" w:rsidRPr="00411DFC" w:rsidRDefault="003E015F" w:rsidP="0065676B">
      <w:pPr>
        <w:pStyle w:val="Textocomentario"/>
      </w:pPr>
      <w:r w:rsidRPr="00411DFC">
        <w:rPr>
          <w:rStyle w:val="Refdecomentario"/>
          <w:sz w:val="20"/>
          <w:szCs w:val="20"/>
        </w:rPr>
        <w:annotationRef/>
      </w:r>
      <w:r>
        <w:t>Libro con edición; autor corporativo.</w:t>
      </w:r>
    </w:p>
  </w:comment>
  <w:comment w:id="67" w:author="Autor" w:initials="A">
    <w:p w14:paraId="70983AF1"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68" w:author="Autor" w:initials="A">
    <w:p w14:paraId="1B1A1C6D" w14:textId="77777777" w:rsidR="003E015F" w:rsidRPr="00411DFC" w:rsidRDefault="003E015F"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69" w:author="Autor" w:initials="A">
    <w:p w14:paraId="53C1323A" w14:textId="77777777" w:rsidR="003E015F" w:rsidRPr="00411DFC" w:rsidRDefault="003E015F"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70" w:author="Autor" w:initials="A">
    <w:p w14:paraId="66E6FE93" w14:textId="77777777" w:rsidR="003E015F" w:rsidRDefault="003E015F" w:rsidP="00022FF2">
      <w:pPr>
        <w:pStyle w:val="Textocomentario"/>
      </w:pPr>
      <w:r>
        <w:rPr>
          <w:rStyle w:val="Refdecomentario"/>
        </w:rPr>
        <w:annotationRef/>
      </w:r>
      <w:r>
        <w:t>Tweet, estado de Facebook, Google + o red social</w:t>
      </w:r>
    </w:p>
  </w:comment>
  <w:comment w:id="71" w:author="Autor" w:initials="A">
    <w:p w14:paraId="35B0B07D" w14:textId="77777777" w:rsidR="003E015F" w:rsidRPr="00411DFC" w:rsidRDefault="003E015F" w:rsidP="0065676B">
      <w:pPr>
        <w:pStyle w:val="Textocomentario"/>
      </w:pPr>
      <w:r w:rsidRPr="00411DFC">
        <w:rPr>
          <w:rStyle w:val="Refdecomentario"/>
          <w:sz w:val="20"/>
          <w:szCs w:val="20"/>
        </w:rPr>
        <w:annotationRef/>
      </w:r>
      <w:r w:rsidRPr="00411DFC">
        <w:t xml:space="preserve">Artículo (inglés) </w:t>
      </w:r>
      <w:r w:rsidRPr="00411DFC">
        <w:t>con DOI (Digital Object Identifier)</w:t>
      </w:r>
    </w:p>
  </w:comment>
  <w:comment w:id="72" w:author="Autor" w:initials="A">
    <w:p w14:paraId="566F87F2" w14:textId="77777777" w:rsidR="003E015F" w:rsidRPr="00411DFC" w:rsidRDefault="003E015F" w:rsidP="0065676B">
      <w:pPr>
        <w:pStyle w:val="Textocomentario"/>
      </w:pPr>
      <w:r w:rsidRPr="00411DFC">
        <w:rPr>
          <w:rStyle w:val="Refdecomentario"/>
          <w:sz w:val="20"/>
          <w:szCs w:val="20"/>
        </w:rPr>
        <w:annotationRef/>
      </w:r>
      <w:r w:rsidRPr="00411DFC">
        <w:t>Artículo (español).</w:t>
      </w:r>
    </w:p>
  </w:comment>
  <w:comment w:id="73" w:author="Autor" w:initials="A">
    <w:p w14:paraId="0FBF3545" w14:textId="2B01FE7D"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74" w:author="Autor" w:initials="A">
    <w:p w14:paraId="356B5030" w14:textId="34A8D73E" w:rsidR="003E015F" w:rsidRDefault="003E015F" w:rsidP="0065676B">
      <w:pPr>
        <w:pStyle w:val="Textocomentario"/>
      </w:pPr>
      <w:r>
        <w:rPr>
          <w:rStyle w:val="Refdecomentario"/>
        </w:rPr>
        <w:annotationRef/>
      </w:r>
      <w:r>
        <w:t>Mapa.</w:t>
      </w:r>
      <w:r>
        <w:br/>
      </w:r>
      <w:r>
        <w:rPr>
          <w:rFonts w:cs="Times New Roman"/>
          <w:sz w:val="24"/>
          <w:szCs w:val="24"/>
        </w:rPr>
        <w:t xml:space="preserve">Si la url es larga, abreviarla con: </w:t>
      </w:r>
      <w:r w:rsidRPr="000E5422">
        <w:rPr>
          <w:rFonts w:cs="Times New Roman"/>
          <w:sz w:val="24"/>
          <w:szCs w:val="24"/>
        </w:rPr>
        <w:t>https://goo.gl/</w:t>
      </w:r>
    </w:p>
  </w:comment>
  <w:comment w:id="75" w:author="Autor" w:initials="A">
    <w:p w14:paraId="70F01D26"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76" w:author="Autor" w:initials="A">
    <w:p w14:paraId="469B213B"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Libro.</w:t>
      </w:r>
    </w:p>
  </w:comment>
  <w:comment w:id="77" w:author="Autor" w:initials="A">
    <w:p w14:paraId="4856B9F6"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78" w:author="Autor" w:initials="A">
    <w:p w14:paraId="4228F0ED" w14:textId="77777777" w:rsidR="003E015F" w:rsidRDefault="003E015F" w:rsidP="0065676B">
      <w:pPr>
        <w:pStyle w:val="Textocomentario"/>
      </w:pPr>
      <w:r>
        <w:rPr>
          <w:rStyle w:val="Refdecomentario"/>
        </w:rPr>
        <w:annotationRef/>
      </w:r>
      <w:r>
        <w:t>Artículo de revista exclusivamente en línea.</w:t>
      </w:r>
    </w:p>
  </w:comment>
  <w:comment w:id="79" w:author="Autor" w:initials="A">
    <w:p w14:paraId="37AF96C7" w14:textId="77777777" w:rsidR="003E015F" w:rsidRDefault="003E015F" w:rsidP="0065676B">
      <w:pPr>
        <w:pStyle w:val="Textocomentario"/>
      </w:pPr>
      <w:r>
        <w:rPr>
          <w:rStyle w:val="Refdecomentario"/>
        </w:rPr>
        <w:annotationRef/>
      </w:r>
      <w:r>
        <w:t>Película, documental, serie, programa de TV.</w:t>
      </w:r>
    </w:p>
  </w:comment>
  <w:comment w:id="80" w:author="Autor" w:initials="A">
    <w:p w14:paraId="66383299"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81" w:author="Autor" w:initials="A">
    <w:p w14:paraId="14F9FD6A" w14:textId="77777777" w:rsidR="003E015F" w:rsidRDefault="003E015F" w:rsidP="0065676B">
      <w:pPr>
        <w:pStyle w:val="Textocomentario"/>
      </w:pPr>
      <w:r>
        <w:rPr>
          <w:rStyle w:val="Refdecomentario"/>
        </w:rPr>
        <w:annotationRef/>
      </w:r>
      <w:r>
        <w:t>Software, programas de computación.</w:t>
      </w:r>
    </w:p>
  </w:comment>
  <w:comment w:id="82" w:author="Autor" w:initials="A">
    <w:p w14:paraId="557B7937" w14:textId="77777777" w:rsidR="003E015F" w:rsidRDefault="003E015F"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83" w:author="Autor" w:initials="A">
    <w:p w14:paraId="7CE6052C"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url es larga, abreviarla con: </w:t>
      </w:r>
      <w:r w:rsidRPr="000E5422">
        <w:rPr>
          <w:rFonts w:cs="Times New Roman"/>
          <w:sz w:val="24"/>
          <w:szCs w:val="24"/>
        </w:rPr>
        <w:t>https://goo.gl/</w:t>
      </w:r>
    </w:p>
  </w:comment>
  <w:comment w:id="84" w:author="Autor" w:initials="A">
    <w:p w14:paraId="1F61732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85" w:author="Autor" w:initials="A">
    <w:p w14:paraId="788B76E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86" w:author="Autor" w:initials="A">
    <w:p w14:paraId="1FC322B5" w14:textId="60CF6C6E" w:rsidR="003E015F" w:rsidRDefault="003E015F" w:rsidP="00BC60AF">
      <w:pPr>
        <w:pStyle w:val="Textocomentario"/>
      </w:pPr>
      <w:r>
        <w:rPr>
          <w:rStyle w:val="Refdecomentario"/>
        </w:rPr>
        <w:annotationRef/>
      </w:r>
      <w:r>
        <w:rPr>
          <w:rStyle w:val="Refdecomentario"/>
        </w:rPr>
        <w:annotationRef/>
      </w:r>
      <w:r>
        <w:rPr>
          <w:rFonts w:cs="Times New Roman"/>
          <w:sz w:val="24"/>
          <w:szCs w:val="24"/>
        </w:rPr>
        <w:t>Libro en línea (ebook)</w:t>
      </w:r>
    </w:p>
  </w:comment>
  <w:comment w:id="88" w:author="Autor" w:initials="A">
    <w:p w14:paraId="41A1811D" w14:textId="77777777" w:rsidR="003E015F" w:rsidRDefault="003E015F">
      <w:pPr>
        <w:pStyle w:val="Textocomentario"/>
      </w:pPr>
      <w:r>
        <w:rPr>
          <w:rStyle w:val="Refdecomentario"/>
        </w:rPr>
        <w:annotationRef/>
      </w:r>
      <w:r>
        <w:t>Incluye en la tabla de contenido solo el título Anexos, no incluyas Anexo 1, Anexo 2, Anexo 3, etc.</w:t>
      </w:r>
    </w:p>
    <w:p w14:paraId="2DF56C29" w14:textId="77777777" w:rsidR="003E015F" w:rsidRDefault="003E015F" w:rsidP="00782E25">
      <w:pPr>
        <w:pStyle w:val="Textocomentario"/>
        <w:rPr>
          <w:b/>
          <w:color w:val="FF0000"/>
        </w:rPr>
      </w:pPr>
    </w:p>
    <w:p w14:paraId="49A0206B" w14:textId="30F479E7" w:rsidR="003E015F" w:rsidRDefault="003E015F"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3E015F" w:rsidRDefault="003E015F" w:rsidP="00782E25">
      <w:pPr>
        <w:pStyle w:val="Textocomentario"/>
      </w:pPr>
    </w:p>
    <w:p w14:paraId="453BE36E" w14:textId="1CABE968" w:rsidR="003E015F" w:rsidRDefault="003E015F"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D2E"/>
  <w16cid:commentId w16cid:paraId="59578F2F" w16cid:durableId="2241ED2F"/>
  <w16cid:commentId w16cid:paraId="13DF1A4E" w16cid:durableId="2241ED30"/>
  <w16cid:commentId w16cid:paraId="07CBC2EC" w16cid:durableId="2241ED31"/>
  <w16cid:commentId w16cid:paraId="37561FD2" w16cid:durableId="2241ED32"/>
  <w16cid:commentId w16cid:paraId="0D632611" w16cid:durableId="2241ED33"/>
  <w16cid:commentId w16cid:paraId="2A5938CE" w16cid:durableId="2241ED34"/>
  <w16cid:commentId w16cid:paraId="1048F215" w16cid:durableId="2241ED35"/>
  <w16cid:commentId w16cid:paraId="1C903FC3" w16cid:durableId="2241ED36"/>
  <w16cid:commentId w16cid:paraId="3FA76181" w16cid:durableId="2241ED37"/>
  <w16cid:commentId w16cid:paraId="25A23FB3" w16cid:durableId="2241ED38"/>
  <w16cid:commentId w16cid:paraId="7EFD68A1" w16cid:durableId="2241ED39"/>
  <w16cid:commentId w16cid:paraId="3F5780CA" w16cid:durableId="2241ED3A"/>
  <w16cid:commentId w16cid:paraId="65C83696" w16cid:durableId="2241ED3B"/>
  <w16cid:commentId w16cid:paraId="1EAC5DD2" w16cid:durableId="2241ED3C"/>
  <w16cid:commentId w16cid:paraId="258A4246" w16cid:durableId="2241ED3D"/>
  <w16cid:commentId w16cid:paraId="7E6B1428" w16cid:durableId="2241ED3E"/>
  <w16cid:commentId w16cid:paraId="78BD42ED" w16cid:durableId="2241ED3F"/>
  <w16cid:commentId w16cid:paraId="5FC2F72E" w16cid:durableId="2241ED40"/>
  <w16cid:commentId w16cid:paraId="330F865A" w16cid:durableId="2241ED41"/>
  <w16cid:commentId w16cid:paraId="5EC20E1E" w16cid:durableId="2241ED42"/>
  <w16cid:commentId w16cid:paraId="5A191319" w16cid:durableId="2241ED43"/>
  <w16cid:commentId w16cid:paraId="48E0FA57" w16cid:durableId="2241ED44"/>
  <w16cid:commentId w16cid:paraId="178605A9" w16cid:durableId="2241ED45"/>
  <w16cid:commentId w16cid:paraId="1538A0FD" w16cid:durableId="2241ED46"/>
  <w16cid:commentId w16cid:paraId="3868B015" w16cid:durableId="2241ED47"/>
  <w16cid:commentId w16cid:paraId="511D470D" w16cid:durableId="2241ED48"/>
  <w16cid:commentId w16cid:paraId="6C536DF7" w16cid:durableId="2241ED49"/>
  <w16cid:commentId w16cid:paraId="74C046F2" w16cid:durableId="2241ED4A"/>
  <w16cid:commentId w16cid:paraId="4CE83095" w16cid:durableId="2241ED4B"/>
  <w16cid:commentId w16cid:paraId="5288180D" w16cid:durableId="2241ED4C"/>
  <w16cid:commentId w16cid:paraId="4BDB6B67" w16cid:durableId="2241ED4D"/>
  <w16cid:commentId w16cid:paraId="3F8DE1B0" w16cid:durableId="2241ED4E"/>
  <w16cid:commentId w16cid:paraId="5F1EDCEE" w16cid:durableId="2241ED4F"/>
  <w16cid:commentId w16cid:paraId="3E0E76E5" w16cid:durableId="2241ED50"/>
  <w16cid:commentId w16cid:paraId="4BF40043" w16cid:durableId="2241ED51"/>
  <w16cid:commentId w16cid:paraId="2FAF780F" w16cid:durableId="2241ED52"/>
  <w16cid:commentId w16cid:paraId="50C1B96E" w16cid:durableId="2241ED53"/>
  <w16cid:commentId w16cid:paraId="6C33B947" w16cid:durableId="2241ED54"/>
  <w16cid:commentId w16cid:paraId="5FBB96B9" w16cid:durableId="2241ED55"/>
  <w16cid:commentId w16cid:paraId="2F408B20" w16cid:durableId="2241ED56"/>
  <w16cid:commentId w16cid:paraId="7E115CA0" w16cid:durableId="2241ED57"/>
  <w16cid:commentId w16cid:paraId="4C1D0C1D" w16cid:durableId="2241ED58"/>
  <w16cid:commentId w16cid:paraId="5C589537" w16cid:durableId="2241ED59"/>
  <w16cid:commentId w16cid:paraId="3CD5CA9C" w16cid:durableId="2241ED5A"/>
  <w16cid:commentId w16cid:paraId="66BBF3EF" w16cid:durableId="2241ED5B"/>
  <w16cid:commentId w16cid:paraId="538A02BF" w16cid:durableId="2241ED5C"/>
  <w16cid:commentId w16cid:paraId="70983AF1" w16cid:durableId="2241ED5D"/>
  <w16cid:commentId w16cid:paraId="1B1A1C6D" w16cid:durableId="2241ED5E"/>
  <w16cid:commentId w16cid:paraId="53C1323A" w16cid:durableId="2241ED5F"/>
  <w16cid:commentId w16cid:paraId="66E6FE93" w16cid:durableId="2241ED60"/>
  <w16cid:commentId w16cid:paraId="35B0B07D" w16cid:durableId="2241ED61"/>
  <w16cid:commentId w16cid:paraId="566F87F2" w16cid:durableId="2241ED62"/>
  <w16cid:commentId w16cid:paraId="0FBF3545" w16cid:durableId="2241ED63"/>
  <w16cid:commentId w16cid:paraId="356B5030" w16cid:durableId="2241ED64"/>
  <w16cid:commentId w16cid:paraId="70F01D26" w16cid:durableId="2241ED65"/>
  <w16cid:commentId w16cid:paraId="469B213B" w16cid:durableId="2241ED66"/>
  <w16cid:commentId w16cid:paraId="4856B9F6" w16cid:durableId="2241ED67"/>
  <w16cid:commentId w16cid:paraId="4228F0ED" w16cid:durableId="2241ED68"/>
  <w16cid:commentId w16cid:paraId="37AF96C7" w16cid:durableId="2241ED69"/>
  <w16cid:commentId w16cid:paraId="66383299" w16cid:durableId="2241ED6A"/>
  <w16cid:commentId w16cid:paraId="14F9FD6A" w16cid:durableId="2241ED6B"/>
  <w16cid:commentId w16cid:paraId="557B7937" w16cid:durableId="2241ED6C"/>
  <w16cid:commentId w16cid:paraId="7CE6052C" w16cid:durableId="2241ED6D"/>
  <w16cid:commentId w16cid:paraId="1F617328" w16cid:durableId="2241ED6E"/>
  <w16cid:commentId w16cid:paraId="788B76E8" w16cid:durableId="2241ED6F"/>
  <w16cid:commentId w16cid:paraId="1FC322B5" w16cid:durableId="2241ED70"/>
  <w16cid:commentId w16cid:paraId="453BE36E" w16cid:durableId="2241ED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E2EA19" w14:textId="77777777" w:rsidR="00544175" w:rsidRDefault="00544175" w:rsidP="006B13CA">
      <w:pPr>
        <w:spacing w:line="240" w:lineRule="auto"/>
      </w:pPr>
      <w:r>
        <w:separator/>
      </w:r>
    </w:p>
  </w:endnote>
  <w:endnote w:type="continuationSeparator" w:id="0">
    <w:p w14:paraId="2F99C51A" w14:textId="77777777" w:rsidR="00544175" w:rsidRDefault="00544175"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5266748"/>
      <w:docPartObj>
        <w:docPartGallery w:val="Page Numbers (Bottom of Page)"/>
        <w:docPartUnique/>
      </w:docPartObj>
    </w:sdtPr>
    <w:sdtEndPr/>
    <w:sdtContent>
      <w:p w14:paraId="7E0F9F9D" w14:textId="77777777" w:rsidR="003E015F" w:rsidRDefault="003E015F">
        <w:pPr>
          <w:pStyle w:val="Piedepgina"/>
          <w:jc w:val="center"/>
        </w:pPr>
        <w:r>
          <w:fldChar w:fldCharType="begin"/>
        </w:r>
        <w:r w:rsidRPr="00FF0E9C">
          <w:instrText>PAGE   \* MERGEFORMAT</w:instrText>
        </w:r>
        <w:r>
          <w:fldChar w:fldCharType="separate"/>
        </w:r>
        <w:r w:rsidR="00984C4D" w:rsidRPr="00984C4D">
          <w:rPr>
            <w:noProof/>
            <w:lang w:val="es-ES"/>
          </w:rPr>
          <w:t>29</w:t>
        </w:r>
        <w:r>
          <w:fldChar w:fldCharType="end"/>
        </w:r>
      </w:p>
    </w:sdtContent>
  </w:sdt>
  <w:p w14:paraId="386B528E" w14:textId="77777777" w:rsidR="003E015F" w:rsidRDefault="003E015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7A6BEF" w14:textId="77777777" w:rsidR="00544175" w:rsidRDefault="00544175" w:rsidP="006B13CA">
      <w:pPr>
        <w:spacing w:line="240" w:lineRule="auto"/>
      </w:pPr>
      <w:r>
        <w:separator/>
      </w:r>
    </w:p>
  </w:footnote>
  <w:footnote w:type="continuationSeparator" w:id="0">
    <w:p w14:paraId="2C133198" w14:textId="77777777" w:rsidR="00544175" w:rsidRDefault="00544175" w:rsidP="006B13CA">
      <w:pPr>
        <w:spacing w:line="240" w:lineRule="auto"/>
      </w:pPr>
      <w:r>
        <w:continuationSeparator/>
      </w:r>
    </w:p>
  </w:footnote>
  <w:footnote w:id="1">
    <w:p w14:paraId="132D75B2" w14:textId="7948B0D1" w:rsidR="003E015F" w:rsidRDefault="003E015F"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96CA9" w14:textId="1A914065" w:rsidR="003E015F" w:rsidRDefault="003E015F"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984C4D" w:rsidRPr="00984C4D">
          <w:rPr>
            <w:noProof/>
            <w:sz w:val="20"/>
            <w:szCs w:val="20"/>
            <w:lang w:val="es-ES"/>
          </w:rPr>
          <w:t>29</w:t>
        </w:r>
        <w:r w:rsidRPr="0008236F">
          <w:rPr>
            <w:sz w:val="20"/>
            <w:szCs w:val="20"/>
          </w:rPr>
          <w:fldChar w:fldCharType="end"/>
        </w:r>
      </w:sdtContent>
    </w:sdt>
  </w:p>
  <w:p w14:paraId="529A43D8" w14:textId="77777777" w:rsidR="003E015F" w:rsidRPr="002421AA" w:rsidRDefault="003E015F" w:rsidP="002421AA">
    <w:pPr>
      <w:pStyle w:val="Encabezado"/>
    </w:pPr>
  </w:p>
  <w:p w14:paraId="21A3D53C" w14:textId="77777777" w:rsidR="003E015F" w:rsidRDefault="003E015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6411FE9"/>
    <w:multiLevelType w:val="multilevel"/>
    <w:tmpl w:val="DCCE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9AB5D17"/>
    <w:multiLevelType w:val="multilevel"/>
    <w:tmpl w:val="EC6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D634888"/>
    <w:multiLevelType w:val="multilevel"/>
    <w:tmpl w:val="9F50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FF113F9"/>
    <w:multiLevelType w:val="multilevel"/>
    <w:tmpl w:val="BE6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902845"/>
    <w:multiLevelType w:val="multilevel"/>
    <w:tmpl w:val="4076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673985"/>
    <w:multiLevelType w:val="multilevel"/>
    <w:tmpl w:val="C6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45A6B8D"/>
    <w:multiLevelType w:val="multilevel"/>
    <w:tmpl w:val="AD98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8"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6"/>
  </w:num>
  <w:num w:numId="2">
    <w:abstractNumId w:val="13"/>
  </w:num>
  <w:num w:numId="3">
    <w:abstractNumId w:val="18"/>
  </w:num>
  <w:num w:numId="4">
    <w:abstractNumId w:val="9"/>
  </w:num>
  <w:num w:numId="5">
    <w:abstractNumId w:val="4"/>
  </w:num>
  <w:num w:numId="6">
    <w:abstractNumId w:val="14"/>
  </w:num>
  <w:num w:numId="7">
    <w:abstractNumId w:val="0"/>
  </w:num>
  <w:num w:numId="8">
    <w:abstractNumId w:val="7"/>
  </w:num>
  <w:num w:numId="9">
    <w:abstractNumId w:val="17"/>
  </w:num>
  <w:num w:numId="10">
    <w:abstractNumId w:val="15"/>
  </w:num>
  <w:num w:numId="11">
    <w:abstractNumId w:val="2"/>
  </w:num>
  <w:num w:numId="12">
    <w:abstractNumId w:val="5"/>
  </w:num>
  <w:num w:numId="13">
    <w:abstractNumId w:val="3"/>
  </w:num>
  <w:num w:numId="14">
    <w:abstractNumId w:val="8"/>
  </w:num>
  <w:num w:numId="15">
    <w:abstractNumId w:val="16"/>
  </w:num>
  <w:num w:numId="16">
    <w:abstractNumId w:val="11"/>
  </w:num>
  <w:num w:numId="17">
    <w:abstractNumId w:val="1"/>
  </w:num>
  <w:num w:numId="18">
    <w:abstractNumId w:val="1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94E2A"/>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1903"/>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A67EC"/>
    <w:rsid w:val="002B2DCC"/>
    <w:rsid w:val="002B61FF"/>
    <w:rsid w:val="002C2B93"/>
    <w:rsid w:val="002C71F7"/>
    <w:rsid w:val="002C77E6"/>
    <w:rsid w:val="002D1D55"/>
    <w:rsid w:val="002D4108"/>
    <w:rsid w:val="002F4089"/>
    <w:rsid w:val="002F7768"/>
    <w:rsid w:val="002F7EDF"/>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4F158A"/>
    <w:rsid w:val="005035D0"/>
    <w:rsid w:val="00510280"/>
    <w:rsid w:val="00515D6A"/>
    <w:rsid w:val="00515F88"/>
    <w:rsid w:val="005171D8"/>
    <w:rsid w:val="00517D23"/>
    <w:rsid w:val="00530C53"/>
    <w:rsid w:val="00535988"/>
    <w:rsid w:val="00535C34"/>
    <w:rsid w:val="00541A23"/>
    <w:rsid w:val="00544175"/>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4C17"/>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E1E9C"/>
    <w:rsid w:val="008F20B2"/>
    <w:rsid w:val="008F2529"/>
    <w:rsid w:val="00910469"/>
    <w:rsid w:val="00922FB3"/>
    <w:rsid w:val="00923F8D"/>
    <w:rsid w:val="0092417F"/>
    <w:rsid w:val="009274F3"/>
    <w:rsid w:val="00930D47"/>
    <w:rsid w:val="00931931"/>
    <w:rsid w:val="00932C75"/>
    <w:rsid w:val="00950C28"/>
    <w:rsid w:val="0095323D"/>
    <w:rsid w:val="0096097B"/>
    <w:rsid w:val="0097056F"/>
    <w:rsid w:val="00973658"/>
    <w:rsid w:val="00973F69"/>
    <w:rsid w:val="00977991"/>
    <w:rsid w:val="00984C4D"/>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00E2"/>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954DB"/>
    <w:rsid w:val="00B95E9D"/>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2E86"/>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3DF5"/>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Ttulo">
    <w:name w:val="Title"/>
    <w:basedOn w:val="Normal"/>
    <w:next w:val="Normal"/>
    <w:link w:val="Ttul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 w:type="paragraph" w:styleId="NormalWeb">
    <w:name w:val="Normal (Web)"/>
    <w:basedOn w:val="Normal"/>
    <w:uiPriority w:val="99"/>
    <w:semiHidden/>
    <w:unhideWhenUsed/>
    <w:rsid w:val="00231903"/>
    <w:pPr>
      <w:spacing w:before="100" w:beforeAutospacing="1" w:after="100" w:afterAutospacing="1" w:line="240" w:lineRule="auto"/>
      <w:jc w:val="left"/>
    </w:pPr>
    <w:rPr>
      <w:rFonts w:eastAsia="Times New Roman" w:cs="Times New Roman"/>
      <w:szCs w:val="24"/>
      <w:lang w:eastAsia="es-CO"/>
    </w:rPr>
  </w:style>
  <w:style w:type="character" w:customStyle="1" w:styleId="apple-tab-span">
    <w:name w:val="apple-tab-span"/>
    <w:basedOn w:val="Fuentedeprrafopredeter"/>
    <w:rsid w:val="00984C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454007">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17889031">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hyperlink" Target="http://uniajc.edu.co/"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ite.ebrary.com/lib/uniajcsp/home.action" TargetMode="Externa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earch.ebscohost.com/" TargetMode="External"/><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10.jpe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1.jpeg"/><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7194"/>
    <w:rsid w:val="0001585E"/>
    <w:rsid w:val="000522D2"/>
    <w:rsid w:val="000668B3"/>
    <w:rsid w:val="000B0B0A"/>
    <w:rsid w:val="000B3E2D"/>
    <w:rsid w:val="000C4BE8"/>
    <w:rsid w:val="000E7FB8"/>
    <w:rsid w:val="00173FE3"/>
    <w:rsid w:val="001E37B7"/>
    <w:rsid w:val="00202467"/>
    <w:rsid w:val="002172D4"/>
    <w:rsid w:val="00227026"/>
    <w:rsid w:val="002743A4"/>
    <w:rsid w:val="00285ABB"/>
    <w:rsid w:val="002A1A8A"/>
    <w:rsid w:val="002B7194"/>
    <w:rsid w:val="002E299E"/>
    <w:rsid w:val="0035333A"/>
    <w:rsid w:val="0038427D"/>
    <w:rsid w:val="003843A6"/>
    <w:rsid w:val="003C5E60"/>
    <w:rsid w:val="00414211"/>
    <w:rsid w:val="00445513"/>
    <w:rsid w:val="004A6127"/>
    <w:rsid w:val="004A75C2"/>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66EC0"/>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B2CE8D99-94E3-491D-A3A2-70B23B8CD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8708</Words>
  <Characters>47897</Characters>
  <Application>Microsoft Office Word</Application>
  <DocSecurity>0</DocSecurity>
  <Lines>399</Lines>
  <Paragraphs>112</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56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01:57:00Z</dcterms:modified>
</cp:coreProperties>
</file>